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552EA" w14:textId="6F228FF8" w:rsidR="00AA0128" w:rsidRDefault="00554EA5" w:rsidP="00AA0128">
      <w:pPr>
        <w:spacing w:line="360" w:lineRule="auto"/>
        <w:rPr>
          <w:rFonts w:ascii="Times New Roman" w:eastAsia="Times New Roman" w:hAnsi="Times New Roman" w:cs="Times New Roman"/>
          <w:b/>
        </w:rPr>
      </w:pPr>
      <w:r w:rsidRPr="00554EA5">
        <w:rPr>
          <w:rFonts w:ascii="Times New Roman" w:eastAsia="Times New Roman" w:hAnsi="Times New Roman" w:cs="Times New Roman"/>
          <w:b/>
        </w:rPr>
        <w:t>Reusability Report: Leveraging Supervised Learning to Uncover Phenotype-Relevant Biology from Single-Cell RNA Sequencing Data</w:t>
      </w:r>
    </w:p>
    <w:p w14:paraId="67F8527A" w14:textId="77777777" w:rsidR="00554EA5" w:rsidRDefault="00554EA5" w:rsidP="00AA0128">
      <w:pPr>
        <w:spacing w:line="360" w:lineRule="auto"/>
        <w:rPr>
          <w:rFonts w:ascii="Times New Roman" w:eastAsia="Times New Roman" w:hAnsi="Times New Roman" w:cs="Times New Roman"/>
        </w:rPr>
      </w:pPr>
    </w:p>
    <w:p w14:paraId="17703AAC" w14:textId="7486E2F4" w:rsidR="00AA0128" w:rsidRPr="002647FA" w:rsidRDefault="00AA0128" w:rsidP="00AA0128">
      <w:pPr>
        <w:spacing w:line="360" w:lineRule="auto"/>
        <w:rPr>
          <w:rFonts w:ascii="Times New Roman" w:eastAsia="Times New Roman" w:hAnsi="Times New Roman" w:cs="Times New Roman"/>
          <w:vertAlign w:val="superscript"/>
        </w:rPr>
      </w:pPr>
      <w:r w:rsidRPr="002647FA">
        <w:rPr>
          <w:rFonts w:ascii="Times New Roman" w:eastAsia="Times New Roman" w:hAnsi="Times New Roman" w:cs="Times New Roman"/>
        </w:rPr>
        <w:t>Yingying Cao</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Tiangen Chang</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Sa</w:t>
      </w:r>
      <w:r>
        <w:rPr>
          <w:rFonts w:ascii="Times New Roman" w:eastAsia="Times New Roman" w:hAnsi="Times New Roman" w:cs="Times New Roman"/>
        </w:rPr>
        <w:t>hil</w:t>
      </w:r>
      <w:r w:rsidRPr="002647FA">
        <w:rPr>
          <w:rFonts w:ascii="Times New Roman" w:eastAsia="Times New Roman" w:hAnsi="Times New Roman" w:cs="Times New Roman"/>
        </w:rPr>
        <w:t xml:space="preserve"> S</w:t>
      </w:r>
      <w:r>
        <w:rPr>
          <w:rFonts w:ascii="Times New Roman" w:eastAsia="Times New Roman" w:hAnsi="Times New Roman" w:cs="Times New Roman"/>
        </w:rPr>
        <w:t>ahni</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xml:space="preserve">, </w:t>
      </w:r>
      <w:proofErr w:type="spellStart"/>
      <w:r w:rsidRPr="002647FA">
        <w:rPr>
          <w:rFonts w:ascii="Times New Roman" w:eastAsia="Times New Roman" w:hAnsi="Times New Roman" w:cs="Times New Roman"/>
        </w:rPr>
        <w:t>Eytan</w:t>
      </w:r>
      <w:proofErr w:type="spellEnd"/>
      <w:r w:rsidRPr="002647FA">
        <w:rPr>
          <w:rFonts w:ascii="Times New Roman" w:eastAsia="Times New Roman" w:hAnsi="Times New Roman" w:cs="Times New Roman"/>
        </w:rPr>
        <w:t xml:space="preserve"> Ruppin</w:t>
      </w:r>
      <w:r w:rsidRPr="002647FA">
        <w:rPr>
          <w:rFonts w:ascii="Times New Roman" w:eastAsia="Times New Roman" w:hAnsi="Times New Roman" w:cs="Times New Roman"/>
          <w:vertAlign w:val="superscript"/>
        </w:rPr>
        <w:t>1,$</w:t>
      </w:r>
    </w:p>
    <w:p w14:paraId="4787860A" w14:textId="77777777" w:rsidR="00AA0128" w:rsidRPr="002647FA" w:rsidRDefault="00AA0128" w:rsidP="00AA0128">
      <w:pPr>
        <w:spacing w:line="360" w:lineRule="auto"/>
        <w:rPr>
          <w:rFonts w:ascii="Times New Roman" w:eastAsia="Times New Roman" w:hAnsi="Times New Roman" w:cs="Times New Roman"/>
          <w:vertAlign w:val="superscript"/>
        </w:rPr>
      </w:pPr>
      <w:r w:rsidRPr="002647FA">
        <w:rPr>
          <w:rFonts w:ascii="Times New Roman" w:eastAsia="Times New Roman" w:hAnsi="Times New Roman" w:cs="Times New Roman"/>
          <w:vertAlign w:val="superscript"/>
        </w:rPr>
        <w:t xml:space="preserve"> </w:t>
      </w:r>
    </w:p>
    <w:p w14:paraId="352E1842" w14:textId="77777777" w:rsidR="00AA0128" w:rsidRDefault="00AA0128" w:rsidP="00AA0128">
      <w:pPr>
        <w:spacing w:line="360" w:lineRule="auto"/>
        <w:rPr>
          <w:rFonts w:ascii="Times New Roman" w:eastAsia="Times New Roman" w:hAnsi="Times New Roman" w:cs="Times New Roman"/>
        </w:rPr>
      </w:pP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xml:space="preserve"> Cancer Data Science Laboratory, Center for Cancer Research, National Cancer Institute (NCI), National Institutes of Health (NIH), Bethesda, MD, USA 20892</w:t>
      </w:r>
    </w:p>
    <w:p w14:paraId="08A372CE" w14:textId="77777777" w:rsidR="00E71237" w:rsidRDefault="00E71237" w:rsidP="00AA0128">
      <w:pPr>
        <w:spacing w:line="360" w:lineRule="auto"/>
        <w:rPr>
          <w:rFonts w:ascii="Times New Roman" w:eastAsia="Times New Roman" w:hAnsi="Times New Roman" w:cs="Times New Roman"/>
          <w:vertAlign w:val="superscript"/>
        </w:rPr>
      </w:pPr>
    </w:p>
    <w:p w14:paraId="00606764" w14:textId="01C5498E" w:rsidR="00AA0128" w:rsidRPr="002647FA" w:rsidRDefault="00AA0128" w:rsidP="00AA0128">
      <w:pPr>
        <w:spacing w:line="360" w:lineRule="auto"/>
        <w:rPr>
          <w:rFonts w:ascii="Times New Roman" w:eastAsia="Times New Roman" w:hAnsi="Times New Roman" w:cs="Times New Roman"/>
        </w:rPr>
      </w:pPr>
      <w:r w:rsidRPr="002647FA">
        <w:rPr>
          <w:rFonts w:ascii="Times New Roman" w:eastAsia="Times New Roman" w:hAnsi="Times New Roman" w:cs="Times New Roman"/>
        </w:rPr>
        <w:t>$ Corresponding author</w:t>
      </w:r>
    </w:p>
    <w:p w14:paraId="04F21DB3" w14:textId="7D65657F" w:rsidR="00902AF2" w:rsidRPr="00223FD9" w:rsidRDefault="00902AF2" w:rsidP="000C2C0B">
      <w:pPr>
        <w:spacing w:line="360" w:lineRule="auto"/>
        <w:rPr>
          <w:rFonts w:ascii="Times New Roman" w:eastAsia="Times New Roman" w:hAnsi="Times New Roman" w:cs="Times New Roman"/>
          <w:b/>
        </w:rPr>
      </w:pPr>
    </w:p>
    <w:p w14:paraId="7F24E242" w14:textId="7F6C7024" w:rsidR="00406640" w:rsidRPr="00223FD9" w:rsidRDefault="00406640" w:rsidP="000C2C0B">
      <w:pPr>
        <w:spacing w:line="360" w:lineRule="auto"/>
        <w:rPr>
          <w:rFonts w:ascii="Times New Roman" w:eastAsia="Times New Roman" w:hAnsi="Times New Roman" w:cs="Times New Roman"/>
        </w:rPr>
      </w:pPr>
      <w:r w:rsidRPr="00223FD9">
        <w:rPr>
          <w:rFonts w:ascii="Times New Roman" w:eastAsia="Times New Roman" w:hAnsi="Times New Roman" w:cs="Times New Roman"/>
        </w:rPr>
        <w:br w:type="page"/>
      </w:r>
    </w:p>
    <w:p w14:paraId="04591BEF" w14:textId="041C7C00" w:rsidR="00015DF1" w:rsidRDefault="00131612" w:rsidP="00B8345A">
      <w:pPr>
        <w:spacing w:line="360" w:lineRule="auto"/>
        <w:ind w:firstLine="720"/>
        <w:rPr>
          <w:rFonts w:ascii="Times New Roman" w:hAnsi="Times New Roman" w:cs="Times New Roman"/>
        </w:rPr>
      </w:pPr>
      <w:r w:rsidRPr="00131612">
        <w:rPr>
          <w:rFonts w:ascii="Times New Roman" w:hAnsi="Times New Roman" w:cs="Times New Roman"/>
        </w:rPr>
        <w:lastRenderedPageBreak/>
        <w:t xml:space="preserve">The advancements in single-cell transcriptome sequencing protocols have been matched by remarkable progress in computational analysis methods. These methods have enabled the discovery of complex aspects of biology, such as cell type composition, gene regulation, </w:t>
      </w:r>
      <w:r w:rsidR="0085506C" w:rsidRPr="0085506C">
        <w:rPr>
          <w:rFonts w:ascii="Times New Roman" w:hAnsi="Times New Roman" w:cs="Times New Roman"/>
        </w:rPr>
        <w:t>transcriptional intra</w:t>
      </w:r>
      <w:r w:rsidR="00855D6B">
        <w:rPr>
          <w:rFonts w:ascii="Times New Roman" w:hAnsi="Times New Roman" w:cs="Times New Roman"/>
        </w:rPr>
        <w:t>-</w:t>
      </w:r>
      <w:proofErr w:type="spellStart"/>
      <w:r w:rsidR="0085506C" w:rsidRPr="0085506C">
        <w:rPr>
          <w:rFonts w:ascii="Times New Roman" w:hAnsi="Times New Roman" w:cs="Times New Roman"/>
        </w:rPr>
        <w:t>tumour</w:t>
      </w:r>
      <w:proofErr w:type="spellEnd"/>
      <w:r w:rsidR="0085506C" w:rsidRPr="0085506C">
        <w:rPr>
          <w:rFonts w:ascii="Times New Roman" w:hAnsi="Times New Roman" w:cs="Times New Roman"/>
        </w:rPr>
        <w:t xml:space="preserve"> heterogeneity</w:t>
      </w:r>
      <w:r w:rsidR="0085506C">
        <w:rPr>
          <w:rFonts w:ascii="Times New Roman" w:hAnsi="Times New Roman" w:cs="Times New Roman"/>
        </w:rPr>
        <w:t xml:space="preserve">, </w:t>
      </w:r>
      <w:r w:rsidRPr="00131612">
        <w:rPr>
          <w:rFonts w:ascii="Times New Roman" w:hAnsi="Times New Roman" w:cs="Times New Roman"/>
        </w:rPr>
        <w:t>and developmental dynamics</w:t>
      </w:r>
      <w:r w:rsidR="0085506C">
        <w:rPr>
          <w:rFonts w:ascii="Times New Roman" w:hAnsi="Times New Roman" w:cs="Times New Roman"/>
        </w:rPr>
        <w:t xml:space="preserve"> </w:t>
      </w:r>
      <w:r w:rsidR="00785CE5">
        <w:rPr>
          <w:rFonts w:ascii="Times New Roman" w:hAnsi="Times New Roman" w:cs="Times New Roman"/>
        </w:rPr>
        <w:fldChar w:fldCharType="begin">
          <w:fldData xml:space="preserve">PEVuZE5vdGU+PENpdGU+PEF1dGhvcj5HYXZpc2g8L0F1dGhvcj48WWVhcj4yMDIzPC9ZZWFyPjxS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OTgtKzwvcGFnZXM+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5Ni0rPC9w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cxMi0rPC9wYWdlcz48dm9sdW1lPjM3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HYXZpc2g8L0F1dGhvcj48WWVhcj4yMDIzPC9ZZWFyPjxS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OTgtKzwvcGFnZXM+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5Ni0rPC9w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cxMi0rPC9wYWdlcz48dm9sdW1lPjM3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785CE5">
        <w:rPr>
          <w:rFonts w:ascii="Times New Roman" w:hAnsi="Times New Roman" w:cs="Times New Roman"/>
        </w:rPr>
        <w:fldChar w:fldCharType="separate"/>
      </w:r>
      <w:r w:rsidR="00785CE5" w:rsidRPr="00785CE5">
        <w:rPr>
          <w:rFonts w:ascii="Times New Roman" w:hAnsi="Times New Roman" w:cs="Times New Roman"/>
          <w:noProof/>
          <w:vertAlign w:val="superscript"/>
        </w:rPr>
        <w:t>1-4</w:t>
      </w:r>
      <w:r w:rsidR="00785CE5">
        <w:rPr>
          <w:rFonts w:ascii="Times New Roman" w:hAnsi="Times New Roman" w:cs="Times New Roman"/>
        </w:rPr>
        <w:fldChar w:fldCharType="end"/>
      </w:r>
      <w:r w:rsidR="00015DF1" w:rsidRPr="00015DF1">
        <w:rPr>
          <w:rFonts w:ascii="Times New Roman" w:hAnsi="Times New Roman" w:cs="Times New Roman"/>
        </w:rPr>
        <w:t>. However, identifying phenotype-relevant</w:t>
      </w:r>
      <w:r w:rsidR="00FF398D">
        <w:rPr>
          <w:rFonts w:ascii="Times New Roman" w:hAnsi="Times New Roman" w:cs="Times New Roman"/>
        </w:rPr>
        <w:t xml:space="preserve"> cell</w:t>
      </w:r>
      <w:r w:rsidR="00015DF1" w:rsidRPr="00015DF1">
        <w:rPr>
          <w:rFonts w:ascii="Times New Roman" w:hAnsi="Times New Roman" w:cs="Times New Roman"/>
        </w:rPr>
        <w:t xml:space="preserve"> subsets remains challenging. Recently, Ren et al. proposed PENCIL, a supervised learning framework </w:t>
      </w:r>
      <w:r w:rsidR="004000F9" w:rsidRPr="004000F9">
        <w:rPr>
          <w:rFonts w:ascii="Times New Roman" w:hAnsi="Times New Roman" w:cs="Times New Roman"/>
        </w:rPr>
        <w:t>that incorporates a supervised gene selection step in the identification of cells associated with categorical or continuous phenotypes</w:t>
      </w:r>
      <w:r w:rsidR="003B450D">
        <w:rPr>
          <w:rFonts w:ascii="Times New Roman" w:hAnsi="Times New Roman" w:cs="Times New Roman"/>
        </w:rPr>
        <w:t xml:space="preserve"> </w:t>
      </w:r>
      <w:r w:rsidR="003B450D">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3B450D">
        <w:rPr>
          <w:rFonts w:ascii="Times New Roman" w:hAnsi="Times New Roman" w:cs="Times New Roman"/>
        </w:rPr>
        <w:instrText xml:space="preserve"> ADDIN EN.CITE </w:instrText>
      </w:r>
      <w:r w:rsidR="003B450D">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3B450D">
        <w:rPr>
          <w:rFonts w:ascii="Times New Roman" w:hAnsi="Times New Roman" w:cs="Times New Roman"/>
        </w:rPr>
        <w:instrText xml:space="preserve"> ADDIN EN.CITE.DATA </w:instrText>
      </w:r>
      <w:r w:rsidR="003B450D">
        <w:rPr>
          <w:rFonts w:ascii="Times New Roman" w:hAnsi="Times New Roman" w:cs="Times New Roman"/>
        </w:rPr>
      </w:r>
      <w:r w:rsidR="003B450D">
        <w:rPr>
          <w:rFonts w:ascii="Times New Roman" w:hAnsi="Times New Roman" w:cs="Times New Roman"/>
        </w:rPr>
        <w:fldChar w:fldCharType="end"/>
      </w:r>
      <w:r w:rsidR="003B450D">
        <w:rPr>
          <w:rFonts w:ascii="Times New Roman" w:hAnsi="Times New Roman" w:cs="Times New Roman"/>
        </w:rPr>
        <w:fldChar w:fldCharType="separate"/>
      </w:r>
      <w:r w:rsidR="003B450D" w:rsidRPr="008714EB">
        <w:rPr>
          <w:rFonts w:ascii="Times New Roman" w:hAnsi="Times New Roman" w:cs="Times New Roman"/>
          <w:noProof/>
          <w:vertAlign w:val="superscript"/>
        </w:rPr>
        <w:t>5</w:t>
      </w:r>
      <w:r w:rsidR="003B450D">
        <w:rPr>
          <w:rFonts w:ascii="Times New Roman" w:hAnsi="Times New Roman" w:cs="Times New Roman"/>
        </w:rPr>
        <w:fldChar w:fldCharType="end"/>
      </w:r>
      <w:r w:rsidR="004000F9" w:rsidRPr="004000F9">
        <w:rPr>
          <w:rFonts w:ascii="Times New Roman" w:hAnsi="Times New Roman" w:cs="Times New Roman"/>
        </w:rPr>
        <w:t xml:space="preserve">. </w:t>
      </w:r>
      <w:r w:rsidR="004000F9" w:rsidRPr="00015DF1">
        <w:rPr>
          <w:rFonts w:ascii="Times New Roman" w:hAnsi="Times New Roman" w:cs="Times New Roman"/>
        </w:rPr>
        <w:t xml:space="preserve">Although </w:t>
      </w:r>
      <w:r w:rsidR="004000F9" w:rsidRPr="004000F9">
        <w:rPr>
          <w:rFonts w:ascii="Times New Roman" w:hAnsi="Times New Roman" w:cs="Times New Roman"/>
        </w:rPr>
        <w:t xml:space="preserve">supervised gene selection </w:t>
      </w:r>
      <w:r w:rsidR="001A661A">
        <w:rPr>
          <w:rFonts w:ascii="Times New Roman" w:hAnsi="Times New Roman" w:cs="Times New Roman"/>
        </w:rPr>
        <w:t xml:space="preserve">may </w:t>
      </w:r>
      <w:r w:rsidR="004000F9" w:rsidRPr="004000F9">
        <w:rPr>
          <w:rFonts w:ascii="Times New Roman" w:hAnsi="Times New Roman" w:cs="Times New Roman"/>
        </w:rPr>
        <w:t xml:space="preserve">allow better </w:t>
      </w:r>
      <w:r w:rsidR="00B624F6">
        <w:rPr>
          <w:rFonts w:ascii="Times New Roman" w:hAnsi="Times New Roman" w:cs="Times New Roman"/>
        </w:rPr>
        <w:t>classification</w:t>
      </w:r>
      <w:r w:rsidR="00785CE5">
        <w:rPr>
          <w:rFonts w:ascii="Times New Roman" w:hAnsi="Times New Roman" w:cs="Times New Roman"/>
        </w:rPr>
        <w:t xml:space="preserve"> of</w:t>
      </w:r>
      <w:r w:rsidR="004000F9" w:rsidRPr="004000F9">
        <w:rPr>
          <w:rFonts w:ascii="Times New Roman" w:hAnsi="Times New Roman" w:cs="Times New Roman"/>
        </w:rPr>
        <w:t xml:space="preserve"> cells into different phenotype-relevant groups than previous methods that rely on unsupervised gene selection</w:t>
      </w:r>
      <w:r w:rsidR="00B3590C">
        <w:rPr>
          <w:rFonts w:ascii="Times New Roman" w:hAnsi="Times New Roman" w:cs="Times New Roman"/>
        </w:rPr>
        <w:t xml:space="preserve"> (e.g. </w:t>
      </w:r>
      <w:r w:rsidR="00B3590C">
        <w:rPr>
          <w:rFonts w:ascii="Times New Roman" w:hAnsi="Times New Roman" w:cs="Times New Roman"/>
        </w:rPr>
        <w:fldChar w:fldCharType="begin">
          <w:fldData xml:space="preserve">PEVuZE5vdGU+PENpdGU+PEF1dGhvcj5EYW5uPC9BdXRob3I+PFllYXI+MjAyMjwvWWVhcj48UmVj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HVyZSBCaW90ZWNobm9sb2d5PC9mdWxs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dm9sdW1lPjExODwvdm9sdW1l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NjE5LSs8L3BhZ2VzPjx2b2x1bWU+Mzk8L3Zv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EYW5uPC9BdXRob3I+PFllYXI+MjAyMjwvWWVhcj48UmVj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HVyZSBCaW90ZWNobm9sb2d5PC9mdWxs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dm9sdW1lPjExODwvdm9sdW1l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NjE5LSs8L3BhZ2VzPjx2b2x1bWU+Mzk8L3Zv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B3590C">
        <w:rPr>
          <w:rFonts w:ascii="Times New Roman" w:hAnsi="Times New Roman" w:cs="Times New Roman"/>
        </w:rPr>
        <w:fldChar w:fldCharType="separate"/>
      </w:r>
      <w:r w:rsidR="00785CE5" w:rsidRPr="00785CE5">
        <w:rPr>
          <w:rFonts w:ascii="Times New Roman" w:hAnsi="Times New Roman" w:cs="Times New Roman"/>
          <w:noProof/>
          <w:vertAlign w:val="superscript"/>
        </w:rPr>
        <w:t>6-8</w:t>
      </w:r>
      <w:r w:rsidR="00B3590C">
        <w:rPr>
          <w:rFonts w:ascii="Times New Roman" w:hAnsi="Times New Roman" w:cs="Times New Roman"/>
        </w:rPr>
        <w:fldChar w:fldCharType="end"/>
      </w:r>
      <w:r w:rsidR="00B3590C">
        <w:rPr>
          <w:rFonts w:ascii="Times New Roman" w:hAnsi="Times New Roman" w:cs="Times New Roman"/>
        </w:rPr>
        <w:t>)</w:t>
      </w:r>
      <w:r w:rsidR="00015DF1" w:rsidRPr="00015DF1">
        <w:rPr>
          <w:rFonts w:ascii="Times New Roman" w:hAnsi="Times New Roman" w:cs="Times New Roman"/>
        </w:rPr>
        <w:t>, rigorous assessment of its reproducibility and generalizability is needed.</w:t>
      </w:r>
    </w:p>
    <w:p w14:paraId="2242B0D9" w14:textId="77777777" w:rsidR="003E15E0" w:rsidRDefault="003E15E0" w:rsidP="003E15E0">
      <w:pPr>
        <w:spacing w:line="360" w:lineRule="auto"/>
        <w:rPr>
          <w:rFonts w:ascii="Times New Roman" w:hAnsi="Times New Roman" w:cs="Times New Roman"/>
        </w:rPr>
      </w:pPr>
    </w:p>
    <w:p w14:paraId="7AE20D97" w14:textId="097EBBAD" w:rsidR="00825CA9" w:rsidRDefault="003E15E0" w:rsidP="00D21B72">
      <w:pPr>
        <w:spacing w:line="360" w:lineRule="auto"/>
        <w:ind w:firstLine="720"/>
        <w:rPr>
          <w:rFonts w:ascii="Times New Roman" w:hAnsi="Times New Roman" w:cs="Times New Roman"/>
        </w:rPr>
      </w:pPr>
      <w:r w:rsidRPr="003E15E0">
        <w:rPr>
          <w:rFonts w:ascii="Times New Roman" w:hAnsi="Times New Roman" w:cs="Times New Roman"/>
        </w:rPr>
        <w:t xml:space="preserve">Here </w:t>
      </w:r>
      <w:r w:rsidR="002A5AC1">
        <w:rPr>
          <w:rFonts w:ascii="Times New Roman" w:hAnsi="Times New Roman" w:cs="Times New Roman"/>
        </w:rPr>
        <w:t xml:space="preserve">we </w:t>
      </w:r>
      <w:r w:rsidR="009141F3" w:rsidRPr="009141F3">
        <w:rPr>
          <w:rFonts w:ascii="Times New Roman" w:hAnsi="Times New Roman" w:cs="Times New Roman"/>
        </w:rPr>
        <w:t>assess the reproducibility and robustness of the PENCIL algorithm</w:t>
      </w:r>
      <w:r w:rsidR="005549B4">
        <w:rPr>
          <w:rFonts w:ascii="Times New Roman" w:hAnsi="Times New Roman" w:cs="Times New Roman"/>
        </w:rPr>
        <w:t xml:space="preserve"> </w:t>
      </w:r>
      <w:r w:rsidR="00D46687">
        <w:rPr>
          <w:rFonts w:ascii="Times New Roman" w:hAnsi="Times New Roman" w:cs="Times New Roman"/>
        </w:rPr>
        <w:t xml:space="preserve">among </w:t>
      </w:r>
      <w:r w:rsidR="00D46687" w:rsidRPr="00015DF1">
        <w:rPr>
          <w:rFonts w:ascii="Times New Roman" w:hAnsi="Times New Roman" w:cs="Times New Roman"/>
        </w:rPr>
        <w:t>4 phenotypes spanning</w:t>
      </w:r>
      <w:r w:rsidR="00D46687">
        <w:rPr>
          <w:rFonts w:ascii="Times New Roman" w:hAnsi="Times New Roman" w:cs="Times New Roman"/>
        </w:rPr>
        <w:t xml:space="preserve"> </w:t>
      </w:r>
      <w:r w:rsidR="00D46687" w:rsidRPr="00015DF1">
        <w:rPr>
          <w:rFonts w:ascii="Times New Roman" w:hAnsi="Times New Roman" w:cs="Times New Roman"/>
        </w:rPr>
        <w:t>12 datasets</w:t>
      </w:r>
      <w:r w:rsidR="005549B4">
        <w:rPr>
          <w:rFonts w:ascii="Times New Roman" w:hAnsi="Times New Roman" w:cs="Times New Roman"/>
        </w:rPr>
        <w:t xml:space="preserve">. </w:t>
      </w:r>
      <w:r w:rsidR="00516F20">
        <w:rPr>
          <w:rFonts w:ascii="Times New Roman" w:hAnsi="Times New Roman" w:cs="Times New Roman"/>
        </w:rPr>
        <w:t>We also highlight</w:t>
      </w:r>
      <w:r w:rsidR="00516F20" w:rsidRPr="00516F20">
        <w:rPr>
          <w:rFonts w:ascii="Times New Roman" w:hAnsi="Times New Roman" w:cs="Times New Roman"/>
        </w:rPr>
        <w:t xml:space="preserve"> a novel biomedical application, using gene set variation analysis (GSVA) to generate phenotype-predicting signatures from differentially expressed genes between phenotype-relevant cell subsets. Through our evaluation, we aim to validate the major results reported by Ren et al. and explore the potential of this approach in identifying phenotype-relevant cell subsets for diverse biomedical applications.</w:t>
      </w:r>
    </w:p>
    <w:p w14:paraId="4D56AA63" w14:textId="77777777" w:rsidR="00F20D4D" w:rsidRDefault="00F20D4D" w:rsidP="00DB1934">
      <w:pPr>
        <w:spacing w:line="360" w:lineRule="auto"/>
        <w:rPr>
          <w:rFonts w:ascii="Times New Roman" w:hAnsi="Times New Roman" w:cs="Times New Roman"/>
        </w:rPr>
      </w:pPr>
    </w:p>
    <w:p w14:paraId="579CB3CC" w14:textId="01966F75" w:rsidR="00F1566C" w:rsidRPr="00846DF7" w:rsidRDefault="00846DF7" w:rsidP="00DB1934">
      <w:pPr>
        <w:spacing w:line="360" w:lineRule="auto"/>
        <w:rPr>
          <w:rFonts w:ascii="Times New Roman" w:hAnsi="Times New Roman" w:cs="Times New Roman"/>
          <w:b/>
          <w:bCs/>
        </w:rPr>
      </w:pPr>
      <w:r w:rsidRPr="00846DF7">
        <w:rPr>
          <w:rFonts w:ascii="Times New Roman" w:hAnsi="Times New Roman" w:cs="Times New Roman"/>
          <w:b/>
          <w:bCs/>
        </w:rPr>
        <w:t xml:space="preserve">Sensitivity testing of PENCIL to </w:t>
      </w:r>
      <w:r w:rsidR="00252E23">
        <w:rPr>
          <w:rFonts w:ascii="Times New Roman" w:hAnsi="Times New Roman" w:cs="Times New Roman"/>
          <w:b/>
          <w:bCs/>
        </w:rPr>
        <w:t>hyper</w:t>
      </w:r>
      <w:r w:rsidRPr="00846DF7">
        <w:rPr>
          <w:rFonts w:ascii="Times New Roman" w:hAnsi="Times New Roman" w:cs="Times New Roman"/>
          <w:b/>
          <w:bCs/>
        </w:rPr>
        <w:t xml:space="preserve">parameters and </w:t>
      </w:r>
      <w:r w:rsidR="00252E23" w:rsidRPr="00846DF7">
        <w:rPr>
          <w:rFonts w:ascii="Times New Roman" w:hAnsi="Times New Roman" w:cs="Times New Roman"/>
          <w:b/>
          <w:bCs/>
        </w:rPr>
        <w:t xml:space="preserve">input </w:t>
      </w:r>
      <w:r w:rsidRPr="00846DF7">
        <w:rPr>
          <w:rFonts w:ascii="Times New Roman" w:hAnsi="Times New Roman" w:cs="Times New Roman"/>
          <w:b/>
          <w:bCs/>
        </w:rPr>
        <w:t>data</w:t>
      </w:r>
    </w:p>
    <w:p w14:paraId="5A9EDD31" w14:textId="0CEAC7EE" w:rsidR="004852A4" w:rsidRPr="004852A4" w:rsidRDefault="004852A4" w:rsidP="004852A4">
      <w:pPr>
        <w:spacing w:line="360" w:lineRule="auto"/>
        <w:ind w:firstLine="720"/>
        <w:rPr>
          <w:rFonts w:ascii="Times New Roman" w:hAnsi="Times New Roman" w:cs="Times New Roman"/>
        </w:rPr>
      </w:pPr>
      <w:r w:rsidRPr="004852A4">
        <w:rPr>
          <w:rFonts w:ascii="Times New Roman" w:hAnsi="Times New Roman" w:cs="Times New Roman"/>
        </w:rPr>
        <w:t>To assess the reproducibility of PENCIL in identifying phenotype-relevant cell subsets in real data, we used the primary dataset employed by Ren et al. in their original paper. This dataset comprised single-cell RNA sequencing (</w:t>
      </w:r>
      <w:proofErr w:type="spellStart"/>
      <w:r w:rsidRPr="004852A4">
        <w:rPr>
          <w:rFonts w:ascii="Times New Roman" w:hAnsi="Times New Roman" w:cs="Times New Roman"/>
        </w:rPr>
        <w:t>scRNA</w:t>
      </w:r>
      <w:proofErr w:type="spellEnd"/>
      <w:r w:rsidRPr="004852A4">
        <w:rPr>
          <w:rFonts w:ascii="Times New Roman" w:hAnsi="Times New Roman" w:cs="Times New Roman"/>
        </w:rPr>
        <w:t>-seq) data from 32 melanoma patients treated with immune checkpoint blockade (ICB) therapy, totaling 48 samples, with 17 responder samples and 31 non-responder samples</w:t>
      </w:r>
      <w:r w:rsidR="002D6A27">
        <w:rPr>
          <w:rFonts w:ascii="Times New Roman" w:hAnsi="Times New Roman" w:cs="Times New Roman"/>
        </w:rPr>
        <w:t xml:space="preserve"> </w:t>
      </w:r>
      <w:r w:rsidR="002D6A27">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2D6A27">
        <w:rPr>
          <w:rFonts w:ascii="Times New Roman" w:hAnsi="Times New Roman" w:cs="Times New Roman"/>
        </w:rPr>
        <w:instrText xml:space="preserve"> ADDIN EN.CITE </w:instrText>
      </w:r>
      <w:r w:rsidR="002D6A27">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2D6A27">
        <w:rPr>
          <w:rFonts w:ascii="Times New Roman" w:hAnsi="Times New Roman" w:cs="Times New Roman"/>
        </w:rPr>
        <w:instrText xml:space="preserve"> ADDIN EN.CITE.DATA </w:instrText>
      </w:r>
      <w:r w:rsidR="002D6A27">
        <w:rPr>
          <w:rFonts w:ascii="Times New Roman" w:hAnsi="Times New Roman" w:cs="Times New Roman"/>
        </w:rPr>
      </w:r>
      <w:r w:rsidR="002D6A27">
        <w:rPr>
          <w:rFonts w:ascii="Times New Roman" w:hAnsi="Times New Roman" w:cs="Times New Roman"/>
        </w:rPr>
        <w:fldChar w:fldCharType="end"/>
      </w:r>
      <w:r w:rsidR="002D6A27">
        <w:rPr>
          <w:rFonts w:ascii="Times New Roman" w:hAnsi="Times New Roman" w:cs="Times New Roman"/>
        </w:rPr>
        <w:fldChar w:fldCharType="separate"/>
      </w:r>
      <w:r w:rsidR="002D6A27" w:rsidRPr="00785CE5">
        <w:rPr>
          <w:rFonts w:ascii="Times New Roman" w:hAnsi="Times New Roman" w:cs="Times New Roman"/>
          <w:noProof/>
          <w:vertAlign w:val="superscript"/>
        </w:rPr>
        <w:t>9</w:t>
      </w:r>
      <w:r w:rsidR="002D6A27">
        <w:rPr>
          <w:rFonts w:ascii="Times New Roman" w:hAnsi="Times New Roman" w:cs="Times New Roman"/>
        </w:rPr>
        <w:fldChar w:fldCharType="end"/>
      </w:r>
      <w:r w:rsidRPr="004852A4">
        <w:rPr>
          <w:rFonts w:ascii="Times New Roman" w:hAnsi="Times New Roman" w:cs="Times New Roman"/>
        </w:rPr>
        <w:t>. In this dataset, there were a total of 6,350 manually annotated CD8+ T-cells, with 4,301 from non-responders and 2,049 from responders (</w:t>
      </w:r>
      <w:r w:rsidRPr="00907347">
        <w:rPr>
          <w:rFonts w:ascii="Times New Roman" w:hAnsi="Times New Roman" w:cs="Times New Roman"/>
          <w:b/>
          <w:bCs/>
        </w:rPr>
        <w:t>Fig. 1a</w:t>
      </w:r>
      <w:r w:rsidRPr="004852A4">
        <w:rPr>
          <w:rFonts w:ascii="Times New Roman" w:hAnsi="Times New Roman" w:cs="Times New Roman"/>
        </w:rPr>
        <w:t xml:space="preserve"> left panel).</w:t>
      </w:r>
    </w:p>
    <w:p w14:paraId="1B988EA6" w14:textId="77777777" w:rsidR="004852A4" w:rsidRPr="004852A4" w:rsidRDefault="004852A4" w:rsidP="004852A4">
      <w:pPr>
        <w:spacing w:line="360" w:lineRule="auto"/>
        <w:ind w:firstLine="720"/>
        <w:rPr>
          <w:rFonts w:ascii="Times New Roman" w:hAnsi="Times New Roman" w:cs="Times New Roman"/>
        </w:rPr>
      </w:pPr>
    </w:p>
    <w:p w14:paraId="268BC2C8" w14:textId="6105A64D" w:rsidR="004852A4" w:rsidRDefault="004852A4" w:rsidP="004852A4">
      <w:pPr>
        <w:spacing w:line="360" w:lineRule="auto"/>
        <w:ind w:firstLine="720"/>
        <w:rPr>
          <w:rFonts w:ascii="Times New Roman" w:hAnsi="Times New Roman" w:cs="Times New Roman"/>
        </w:rPr>
      </w:pPr>
      <w:r w:rsidRPr="004852A4">
        <w:rPr>
          <w:rFonts w:ascii="Times New Roman" w:hAnsi="Times New Roman" w:cs="Times New Roman"/>
        </w:rPr>
        <w:t xml:space="preserve">Initially, when using the default parameter settings, PENCIL predicted </w:t>
      </w:r>
      <w:r w:rsidR="003563D2">
        <w:rPr>
          <w:rFonts w:ascii="Times New Roman" w:hAnsi="Times New Roman" w:cs="Times New Roman"/>
        </w:rPr>
        <w:t>very</w:t>
      </w:r>
      <w:r w:rsidRPr="004852A4">
        <w:rPr>
          <w:rFonts w:ascii="Times New Roman" w:hAnsi="Times New Roman" w:cs="Times New Roman"/>
        </w:rPr>
        <w:t xml:space="preserve"> few responder-rel</w:t>
      </w:r>
      <w:r w:rsidR="00881D32">
        <w:rPr>
          <w:rFonts w:ascii="Times New Roman" w:hAnsi="Times New Roman" w:cs="Times New Roman"/>
        </w:rPr>
        <w:t>ated</w:t>
      </w:r>
      <w:r w:rsidRPr="004852A4">
        <w:rPr>
          <w:rFonts w:ascii="Times New Roman" w:hAnsi="Times New Roman" w:cs="Times New Roman"/>
        </w:rPr>
        <w:t xml:space="preserve"> cells (n = 9; </w:t>
      </w:r>
      <w:r w:rsidRPr="003563D2">
        <w:rPr>
          <w:rFonts w:ascii="Times New Roman" w:hAnsi="Times New Roman" w:cs="Times New Roman"/>
          <w:b/>
          <w:bCs/>
        </w:rPr>
        <w:t>Fig. 1a</w:t>
      </w:r>
      <w:r w:rsidRPr="004852A4">
        <w:rPr>
          <w:rFonts w:ascii="Times New Roman" w:hAnsi="Times New Roman" w:cs="Times New Roman"/>
        </w:rPr>
        <w:t xml:space="preserve"> middle panel), which starkly contrasted with their reported count (n = 1,243). To resolve this discrepancy, we reached out to the original authors and obtained the source code. Upon comparison, we found that the </w:t>
      </w:r>
      <w:r w:rsidR="003563D2">
        <w:rPr>
          <w:rFonts w:ascii="Times New Roman" w:hAnsi="Times New Roman" w:cs="Times New Roman"/>
        </w:rPr>
        <w:t>hyper</w:t>
      </w:r>
      <w:r w:rsidRPr="004852A4">
        <w:rPr>
          <w:rFonts w:ascii="Times New Roman" w:hAnsi="Times New Roman" w:cs="Times New Roman"/>
        </w:rPr>
        <w:t xml:space="preserve">parameter </w:t>
      </w:r>
      <w:proofErr w:type="spellStart"/>
      <w:r w:rsidRPr="003563D2">
        <w:rPr>
          <w:rFonts w:ascii="Times New Roman" w:hAnsi="Times New Roman" w:cs="Times New Roman"/>
          <w:i/>
          <w:iCs/>
        </w:rPr>
        <w:t>class_weights</w:t>
      </w:r>
      <w:proofErr w:type="spellEnd"/>
      <w:r w:rsidR="004B70BB">
        <w:rPr>
          <w:rFonts w:ascii="Times New Roman" w:hAnsi="Times New Roman" w:cs="Times New Roman"/>
        </w:rPr>
        <w:t xml:space="preserve">, </w:t>
      </w:r>
      <w:r w:rsidR="004B70BB">
        <w:rPr>
          <w:rFonts w:ascii="Times New Roman" w:hAnsi="Times New Roman" w:cs="Times New Roman"/>
        </w:rPr>
        <w:lastRenderedPageBreak/>
        <w:t xml:space="preserve">which was </w:t>
      </w:r>
      <w:r w:rsidRPr="004852A4">
        <w:rPr>
          <w:rFonts w:ascii="Times New Roman" w:hAnsi="Times New Roman" w:cs="Times New Roman"/>
        </w:rPr>
        <w:t>used to address the imbalance between the number of cells from different true phenotypic labels, was set to 1:2 (non-responder</w:t>
      </w:r>
      <w:r w:rsidR="000C6D4B">
        <w:rPr>
          <w:rFonts w:ascii="Times New Roman" w:hAnsi="Times New Roman" w:cs="Times New Roman"/>
        </w:rPr>
        <w:t xml:space="preserve"> </w:t>
      </w:r>
      <w:r w:rsidRPr="004852A4">
        <w:rPr>
          <w:rFonts w:ascii="Times New Roman" w:hAnsi="Times New Roman" w:cs="Times New Roman"/>
        </w:rPr>
        <w:t>:</w:t>
      </w:r>
      <w:r w:rsidR="000C6D4B">
        <w:rPr>
          <w:rFonts w:ascii="Times New Roman" w:hAnsi="Times New Roman" w:cs="Times New Roman"/>
        </w:rPr>
        <w:t xml:space="preserve"> </w:t>
      </w:r>
      <w:r w:rsidRPr="004852A4">
        <w:rPr>
          <w:rFonts w:ascii="Times New Roman" w:hAnsi="Times New Roman" w:cs="Times New Roman"/>
        </w:rPr>
        <w:t>responder). We adopted this setting, resulting in a reasonable outcome (</w:t>
      </w:r>
      <w:r w:rsidRPr="00663E91">
        <w:rPr>
          <w:rFonts w:ascii="Times New Roman" w:hAnsi="Times New Roman" w:cs="Times New Roman"/>
          <w:b/>
          <w:bCs/>
        </w:rPr>
        <w:t>Fig. 1a</w:t>
      </w:r>
      <w:r w:rsidRPr="004852A4">
        <w:rPr>
          <w:rFonts w:ascii="Times New Roman" w:hAnsi="Times New Roman" w:cs="Times New Roman"/>
        </w:rPr>
        <w:t xml:space="preserve"> right panel). However, it's important to note that the number of non-responder and responder-rel</w:t>
      </w:r>
      <w:r w:rsidR="00881D32">
        <w:rPr>
          <w:rFonts w:ascii="Times New Roman" w:hAnsi="Times New Roman" w:cs="Times New Roman"/>
        </w:rPr>
        <w:t xml:space="preserve">ated </w:t>
      </w:r>
      <w:r w:rsidRPr="004852A4">
        <w:rPr>
          <w:rFonts w:ascii="Times New Roman" w:hAnsi="Times New Roman" w:cs="Times New Roman"/>
        </w:rPr>
        <w:t>cells still did not exactly match the authors' report. Several factors contributed to this discrepancy. Firstly, the inherent randomness in deep learning can cause slight differences on different machines. Secondly, we identified a flaw in the data preprocessing of the authors' code: they performed log normalization directly on the log2(TPM+1) data without first converting it to TPM expression values.</w:t>
      </w:r>
    </w:p>
    <w:p w14:paraId="27BE4ED4" w14:textId="77777777" w:rsidR="00B64525" w:rsidRDefault="00B64525" w:rsidP="00B64525">
      <w:pPr>
        <w:spacing w:line="360" w:lineRule="auto"/>
        <w:ind w:firstLine="720"/>
        <w:rPr>
          <w:rFonts w:ascii="Times New Roman" w:hAnsi="Times New Roman" w:cs="Times New Roman"/>
        </w:rPr>
      </w:pPr>
    </w:p>
    <w:p w14:paraId="48D8F1B6" w14:textId="0E3024C4" w:rsidR="00084921" w:rsidRDefault="00D90A97" w:rsidP="00D90A97">
      <w:pPr>
        <w:spacing w:line="360" w:lineRule="auto"/>
        <w:ind w:firstLine="720"/>
        <w:rPr>
          <w:rFonts w:ascii="Times New Roman" w:hAnsi="Times New Roman" w:cs="Times New Roman"/>
        </w:rPr>
      </w:pPr>
      <w:r w:rsidRPr="00D90A97">
        <w:rPr>
          <w:rFonts w:ascii="Times New Roman" w:hAnsi="Times New Roman" w:cs="Times New Roman"/>
        </w:rPr>
        <w:t>While using PENCIL, we made an intriguing observation. The authors provided two expression data input formats for the algorithm - the .csv format and the .h5ad format. Surprisingly, the results differed depending on the format of the data used. Upon careful investigation, we discovered that the only distinction between these two formats was the gene order. In the .h5ad format, genes were ordered alphabetically by default (A to Z), while in the .csv format, genes were ordered based on variance (from high to low).</w:t>
      </w:r>
      <w:r>
        <w:rPr>
          <w:rFonts w:ascii="Times New Roman" w:hAnsi="Times New Roman" w:cs="Times New Roman"/>
        </w:rPr>
        <w:t xml:space="preserve"> </w:t>
      </w:r>
      <w:r w:rsidRPr="00D90A97">
        <w:rPr>
          <w:rFonts w:ascii="Times New Roman" w:hAnsi="Times New Roman" w:cs="Times New Roman"/>
        </w:rPr>
        <w:t>To validate this finding, we conducted a comparative analysis by rearranging the order of genes in the .csv input file. Remarkably, by modifying the gene order, we were able to reproduce the variations in the output (</w:t>
      </w:r>
      <w:r w:rsidRPr="001063AC">
        <w:rPr>
          <w:rFonts w:ascii="Times New Roman" w:hAnsi="Times New Roman" w:cs="Times New Roman"/>
          <w:b/>
          <w:bCs/>
        </w:rPr>
        <w:t>Fig. b</w:t>
      </w:r>
      <w:r w:rsidRPr="00D90A97">
        <w:rPr>
          <w:rFonts w:ascii="Times New Roman" w:hAnsi="Times New Roman" w:cs="Times New Roman"/>
        </w:rPr>
        <w:t>). This suggests that the order of genes in the input file significantly influences the results obtained with PENCIL, underlining the importance of using the appropriate data format to ensure accurate and consistent outcomes.</w:t>
      </w:r>
    </w:p>
    <w:p w14:paraId="0971AB62" w14:textId="77777777" w:rsidR="00D90A97" w:rsidRDefault="00D90A97" w:rsidP="00D90A97">
      <w:pPr>
        <w:spacing w:line="360" w:lineRule="auto"/>
        <w:ind w:firstLine="720"/>
        <w:rPr>
          <w:rFonts w:ascii="Times New Roman" w:hAnsi="Times New Roman" w:cs="Times New Roman"/>
        </w:rPr>
      </w:pPr>
    </w:p>
    <w:p w14:paraId="3E3227EE" w14:textId="5E4607C4" w:rsidR="00653AD7" w:rsidRDefault="00863E32" w:rsidP="00D90A97">
      <w:pPr>
        <w:spacing w:line="360" w:lineRule="auto"/>
        <w:ind w:firstLine="720"/>
        <w:rPr>
          <w:rFonts w:ascii="Times New Roman" w:hAnsi="Times New Roman" w:cs="Times New Roman"/>
        </w:rPr>
      </w:pPr>
      <w:r>
        <w:rPr>
          <w:rFonts w:ascii="Times New Roman" w:hAnsi="Times New Roman" w:cs="Times New Roman"/>
        </w:rPr>
        <w:t>We further</w:t>
      </w:r>
      <w:r w:rsidR="00653AD7" w:rsidRPr="00653AD7">
        <w:rPr>
          <w:rFonts w:ascii="Times New Roman" w:hAnsi="Times New Roman" w:cs="Times New Roman"/>
        </w:rPr>
        <w:t xml:space="preserve"> investigat</w:t>
      </w:r>
      <w:r>
        <w:rPr>
          <w:rFonts w:ascii="Times New Roman" w:hAnsi="Times New Roman" w:cs="Times New Roman"/>
        </w:rPr>
        <w:t>ed</w:t>
      </w:r>
      <w:r w:rsidR="00653AD7" w:rsidRPr="00653AD7">
        <w:rPr>
          <w:rFonts w:ascii="Times New Roman" w:hAnsi="Times New Roman" w:cs="Times New Roman"/>
        </w:rPr>
        <w:t xml:space="preserve"> PENCIL's sensitivity to input data perturbation. Firstly, when utilizing 70% of samples as input stratified by ICB response</w:t>
      </w:r>
      <w:r w:rsidR="00B871C0">
        <w:rPr>
          <w:rFonts w:ascii="Times New Roman" w:hAnsi="Times New Roman" w:cs="Times New Roman"/>
        </w:rPr>
        <w:t xml:space="preserve"> </w:t>
      </w:r>
      <w:r w:rsidR="00B871C0" w:rsidRPr="00653AD7">
        <w:rPr>
          <w:rFonts w:ascii="Times New Roman" w:hAnsi="Times New Roman" w:cs="Times New Roman"/>
        </w:rPr>
        <w:t>(4469 cells)</w:t>
      </w:r>
      <w:r w:rsidR="00653AD7" w:rsidRPr="00653AD7">
        <w:rPr>
          <w:rFonts w:ascii="Times New Roman" w:hAnsi="Times New Roman" w:cs="Times New Roman"/>
        </w:rPr>
        <w:t xml:space="preserve">, PENCIL could only identify </w:t>
      </w:r>
      <w:r w:rsidR="00881D32">
        <w:rPr>
          <w:rFonts w:ascii="Times New Roman" w:hAnsi="Times New Roman" w:cs="Times New Roman"/>
        </w:rPr>
        <w:t>very few</w:t>
      </w:r>
      <w:r w:rsidR="00653AD7" w:rsidRPr="00653AD7">
        <w:rPr>
          <w:rFonts w:ascii="Times New Roman" w:hAnsi="Times New Roman" w:cs="Times New Roman"/>
        </w:rPr>
        <w:t xml:space="preserve"> responder-rel</w:t>
      </w:r>
      <w:r w:rsidR="00881D32">
        <w:rPr>
          <w:rFonts w:ascii="Times New Roman" w:hAnsi="Times New Roman" w:cs="Times New Roman"/>
        </w:rPr>
        <w:t>ated</w:t>
      </w:r>
      <w:r w:rsidR="00653AD7" w:rsidRPr="00653AD7">
        <w:rPr>
          <w:rFonts w:ascii="Times New Roman" w:hAnsi="Times New Roman" w:cs="Times New Roman"/>
        </w:rPr>
        <w:t xml:space="preserve"> cells (n = 14; </w:t>
      </w:r>
      <w:r w:rsidR="00653AD7" w:rsidRPr="00881D32">
        <w:rPr>
          <w:rFonts w:ascii="Times New Roman" w:hAnsi="Times New Roman" w:cs="Times New Roman"/>
          <w:b/>
          <w:bCs/>
        </w:rPr>
        <w:t>Fig. 1c</w:t>
      </w:r>
      <w:r w:rsidR="00653AD7" w:rsidRPr="00653AD7">
        <w:rPr>
          <w:rFonts w:ascii="Times New Roman" w:hAnsi="Times New Roman" w:cs="Times New Roman"/>
        </w:rPr>
        <w:t xml:space="preserve"> left panel). Secondly, using all samples as input but re-annotating CD8+ T-cells with the </w:t>
      </w:r>
      <w:proofErr w:type="spellStart"/>
      <w:r w:rsidR="00653AD7" w:rsidRPr="00881D32">
        <w:rPr>
          <w:rFonts w:ascii="Times New Roman" w:hAnsi="Times New Roman" w:cs="Times New Roman"/>
          <w:i/>
          <w:iCs/>
        </w:rPr>
        <w:t>celltypist</w:t>
      </w:r>
      <w:proofErr w:type="spellEnd"/>
      <w:r w:rsidR="00881D32">
        <w:rPr>
          <w:rFonts w:ascii="Times New Roman" w:hAnsi="Times New Roman" w:cs="Times New Roman"/>
          <w:i/>
          <w:iCs/>
        </w:rPr>
        <w:t xml:space="preserve"> </w:t>
      </w:r>
      <w:r w:rsidR="00881D32">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Ew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cxMy0rPC9wYWdlcz48dm9sdW1lPjM3Njwvdm9sdW1lPjxu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</w:fldData>
        </w:fldChar>
      </w:r>
      <w:r w:rsidR="00881D32">
        <w:rPr>
          <w:rFonts w:ascii="Times New Roman" w:hAnsi="Times New Roman" w:cs="Times New Roman"/>
        </w:rPr>
        <w:instrText xml:space="preserve"> ADDIN EN.CITE </w:instrText>
      </w:r>
      <w:r w:rsidR="00881D32">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Ew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cxMy0rPC9wYWdlcz48dm9sdW1lPjM3Njwvdm9sdW1lPjxu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</w:fldData>
        </w:fldChar>
      </w:r>
      <w:r w:rsidR="00881D32">
        <w:rPr>
          <w:rFonts w:ascii="Times New Roman" w:hAnsi="Times New Roman" w:cs="Times New Roman"/>
        </w:rPr>
        <w:instrText xml:space="preserve"> ADDIN EN.CITE.DATA </w:instrText>
      </w:r>
      <w:r w:rsidR="00881D32">
        <w:rPr>
          <w:rFonts w:ascii="Times New Roman" w:hAnsi="Times New Roman" w:cs="Times New Roman"/>
        </w:rPr>
      </w:r>
      <w:r w:rsidR="00881D32">
        <w:rPr>
          <w:rFonts w:ascii="Times New Roman" w:hAnsi="Times New Roman" w:cs="Times New Roman"/>
        </w:rPr>
        <w:fldChar w:fldCharType="end"/>
      </w:r>
      <w:r w:rsidR="00881D32">
        <w:rPr>
          <w:rFonts w:ascii="Times New Roman" w:hAnsi="Times New Roman" w:cs="Times New Roman"/>
        </w:rPr>
        <w:fldChar w:fldCharType="separate"/>
      </w:r>
      <w:r w:rsidR="00881D32" w:rsidRPr="00785CE5">
        <w:rPr>
          <w:rFonts w:ascii="Times New Roman" w:hAnsi="Times New Roman" w:cs="Times New Roman"/>
          <w:noProof/>
          <w:vertAlign w:val="superscript"/>
        </w:rPr>
        <w:t>10</w:t>
      </w:r>
      <w:r w:rsidR="00881D32">
        <w:rPr>
          <w:rFonts w:ascii="Times New Roman" w:hAnsi="Times New Roman" w:cs="Times New Roman"/>
        </w:rPr>
        <w:fldChar w:fldCharType="end"/>
      </w:r>
      <w:r w:rsidR="00653AD7" w:rsidRPr="00653AD7">
        <w:rPr>
          <w:rFonts w:ascii="Times New Roman" w:hAnsi="Times New Roman" w:cs="Times New Roman"/>
        </w:rPr>
        <w:t xml:space="preserve"> tool yielded results consistent with the original outcome by PENCIL (</w:t>
      </w:r>
      <w:r w:rsidR="00653AD7" w:rsidRPr="00881D32">
        <w:rPr>
          <w:rFonts w:ascii="Times New Roman" w:hAnsi="Times New Roman" w:cs="Times New Roman"/>
          <w:b/>
          <w:bCs/>
        </w:rPr>
        <w:t>Fig. 1c</w:t>
      </w:r>
      <w:r w:rsidR="00653AD7" w:rsidRPr="00653AD7">
        <w:rPr>
          <w:rFonts w:ascii="Times New Roman" w:hAnsi="Times New Roman" w:cs="Times New Roman"/>
        </w:rPr>
        <w:t xml:space="preserve"> middle panel). Conversely, employing the </w:t>
      </w:r>
      <w:proofErr w:type="spellStart"/>
      <w:r w:rsidR="00653AD7" w:rsidRPr="00881D32">
        <w:rPr>
          <w:rFonts w:ascii="Times New Roman" w:hAnsi="Times New Roman" w:cs="Times New Roman"/>
          <w:i/>
          <w:iCs/>
        </w:rPr>
        <w:t>singleR</w:t>
      </w:r>
      <w:proofErr w:type="spellEnd"/>
      <w:r w:rsidR="00881D32">
        <w:rPr>
          <w:rFonts w:ascii="Times New Roman" w:hAnsi="Times New Roman" w:cs="Times New Roman"/>
        </w:rPr>
        <w:t xml:space="preserve"> </w:t>
      </w:r>
      <w:r w:rsidR="00881D32">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Ex
PC9zdHlsZT48L0Rpc3BsYXlUZXh0PjxyZWNvcmQ+PHJlYy1udW1iZXI+MTU0PC9yZWMtbnVtYmVy
Pjxmb3JlaWduLWtleXM+PGtleSBhcHA9IkVOIiBkYi1pZD0iNXJycng5c3dydzJ3YWZlZXBzeDVy
eGQ4MmF2Mno1eHowdnN0IiB0aW1lc3RhbXA9IjE2OTAyMDU1NDEiPjE1NDwva2V5PjwvZm9yZWln
bi1rZXlzPjxyZWYtdHlwZSBuYW1lPSJKb3VybmFsIEFydGljbGUiPjE3PC9yZWYtdHlwZT48Y29u
dHJpYnV0b3JzPjxhdXRob3JzPjxhdXRob3I+QXJhbiwgRC48L2F1dGhvcj48YXV0aG9yPkxvb25l
eSwgQS4gUC48L2F1dGhvcj48YXV0aG9yPkxpdSwgTC4gUS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Vbml2IENh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</w:fldData>
        </w:fldChar>
      </w:r>
      <w:r w:rsidR="00881D32">
        <w:rPr>
          <w:rFonts w:ascii="Times New Roman" w:hAnsi="Times New Roman" w:cs="Times New Roman"/>
        </w:rPr>
        <w:instrText xml:space="preserve"> ADDIN EN.CITE </w:instrText>
      </w:r>
      <w:r w:rsidR="00881D32">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Ex
PC9zdHlsZT48L0Rpc3BsYXlUZXh0PjxyZWNvcmQ+PHJlYy1udW1iZXI+MTU0PC9yZWMtbnVtYmVy
Pjxmb3JlaWduLWtleXM+PGtleSBhcHA9IkVOIiBkYi1pZD0iNXJycng5c3dydzJ3YWZlZXBzeDVy
eGQ4MmF2Mno1eHowdnN0IiB0aW1lc3RhbXA9IjE2OTAyMDU1NDEiPjE1NDwva2V5PjwvZm9yZWln
bi1rZXlzPjxyZWYtdHlwZSBuYW1lPSJKb3VybmFsIEFydGljbGUiPjE3PC9yZWYtdHlwZT48Y29u
dHJpYnV0b3JzPjxhdXRob3JzPjxhdXRob3I+QXJhbiwgRC48L2F1dGhvcj48YXV0aG9yPkxvb25l
eSwgQS4gUC48L2F1dGhvcj48YXV0aG9yPkxpdSwgTC4gUS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Vbml2IENh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</w:fldData>
        </w:fldChar>
      </w:r>
      <w:r w:rsidR="00881D32">
        <w:rPr>
          <w:rFonts w:ascii="Times New Roman" w:hAnsi="Times New Roman" w:cs="Times New Roman"/>
        </w:rPr>
        <w:instrText xml:space="preserve"> ADDIN EN.CITE.DATA </w:instrText>
      </w:r>
      <w:r w:rsidR="00881D32">
        <w:rPr>
          <w:rFonts w:ascii="Times New Roman" w:hAnsi="Times New Roman" w:cs="Times New Roman"/>
        </w:rPr>
      </w:r>
      <w:r w:rsidR="00881D32">
        <w:rPr>
          <w:rFonts w:ascii="Times New Roman" w:hAnsi="Times New Roman" w:cs="Times New Roman"/>
        </w:rPr>
        <w:fldChar w:fldCharType="end"/>
      </w:r>
      <w:r w:rsidR="00881D32">
        <w:rPr>
          <w:rFonts w:ascii="Times New Roman" w:hAnsi="Times New Roman" w:cs="Times New Roman"/>
        </w:rPr>
        <w:fldChar w:fldCharType="separate"/>
      </w:r>
      <w:r w:rsidR="00881D32" w:rsidRPr="00785CE5">
        <w:rPr>
          <w:rFonts w:ascii="Times New Roman" w:hAnsi="Times New Roman" w:cs="Times New Roman"/>
          <w:noProof/>
          <w:vertAlign w:val="superscript"/>
        </w:rPr>
        <w:t>11</w:t>
      </w:r>
      <w:r w:rsidR="00881D32">
        <w:rPr>
          <w:rFonts w:ascii="Times New Roman" w:hAnsi="Times New Roman" w:cs="Times New Roman"/>
        </w:rPr>
        <w:fldChar w:fldCharType="end"/>
      </w:r>
      <w:r w:rsidR="00653AD7" w:rsidRPr="00653AD7">
        <w:rPr>
          <w:rFonts w:ascii="Times New Roman" w:hAnsi="Times New Roman" w:cs="Times New Roman"/>
        </w:rPr>
        <w:t xml:space="preserve"> tool led to a suboptimal result (</w:t>
      </w:r>
      <w:r w:rsidR="00653AD7" w:rsidRPr="00996966">
        <w:rPr>
          <w:rFonts w:ascii="Times New Roman" w:hAnsi="Times New Roman" w:cs="Times New Roman"/>
          <w:b/>
          <w:bCs/>
        </w:rPr>
        <w:t>Fig. 1c</w:t>
      </w:r>
      <w:r w:rsidR="00653AD7" w:rsidRPr="00653AD7">
        <w:rPr>
          <w:rFonts w:ascii="Times New Roman" w:hAnsi="Times New Roman" w:cs="Times New Roman"/>
        </w:rPr>
        <w:t xml:space="preserve"> right panel). These findings demonstrate PENCIL's sensitivity to variations in input data and underscore the importance of appropriate data handling for accurate analyses.</w:t>
      </w:r>
    </w:p>
    <w:p w14:paraId="130F6CB1" w14:textId="77777777" w:rsidR="001D614B" w:rsidRPr="00223FD9" w:rsidRDefault="001D614B" w:rsidP="00B64525">
      <w:pPr>
        <w:spacing w:line="360" w:lineRule="auto"/>
        <w:ind w:firstLine="720"/>
        <w:rPr>
          <w:rFonts w:ascii="Times New Roman" w:hAnsi="Times New Roman" w:cs="Times New Roman"/>
        </w:rPr>
      </w:pPr>
    </w:p>
    <w:p w14:paraId="77032BBA" w14:textId="225A0370" w:rsidR="007326D5" w:rsidRPr="00223FD9" w:rsidRDefault="00846DF7" w:rsidP="00DD5BEC">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24296D5" wp14:editId="6C905F91">
            <wp:extent cx="4724400" cy="5753100"/>
            <wp:effectExtent l="0" t="0" r="0" b="0"/>
            <wp:docPr id="943886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86417" name="Picture 943886417"/>
                    <pic:cNvPicPr/>
                  </pic:nvPicPr>
                  <pic:blipFill>
                    <a:blip r:embed="rId8">
                      <a:extLst>
                        <a:ext uri="{28A0092B-C50C-407E-A947-70E740481C1C}">
                          <a14:useLocalDpi xmlns:a14="http://schemas.microsoft.com/office/drawing/2010/main" val="0"/>
                        </a:ext>
                      </a:extLst>
                    </a:blip>
                    <a:stretch>
                      <a:fillRect/>
                    </a:stretch>
                  </pic:blipFill>
                  <pic:spPr>
                    <a:xfrm>
                      <a:off x="0" y="0"/>
                      <a:ext cx="4724400" cy="5753100"/>
                    </a:xfrm>
                    <a:prstGeom prst="rect">
                      <a:avLst/>
                    </a:prstGeom>
                  </pic:spPr>
                </pic:pic>
              </a:graphicData>
            </a:graphic>
          </wp:inline>
        </w:drawing>
      </w:r>
    </w:p>
    <w:p w14:paraId="1DA3C842" w14:textId="77777777" w:rsidR="00A365D0" w:rsidRPr="00223FD9" w:rsidRDefault="00A365D0" w:rsidP="000C2C0B">
      <w:pPr>
        <w:spacing w:line="360" w:lineRule="auto"/>
        <w:rPr>
          <w:rFonts w:ascii="Times New Roman" w:hAnsi="Times New Roman" w:cs="Times New Roman"/>
          <w:b/>
          <w:bCs/>
        </w:rPr>
      </w:pPr>
    </w:p>
    <w:p w14:paraId="79C199C9" w14:textId="55D8B428" w:rsidR="007A09C3" w:rsidRPr="00846DF7" w:rsidRDefault="008301D7" w:rsidP="00846DF7">
      <w:pPr>
        <w:spacing w:line="360" w:lineRule="auto"/>
        <w:rPr>
          <w:rFonts w:ascii="Times New Roman" w:hAnsi="Times New Roman" w:cs="Times New Roman"/>
          <w:b/>
          <w:bCs/>
        </w:rPr>
      </w:pPr>
      <w:r w:rsidRPr="00223FD9">
        <w:rPr>
          <w:rFonts w:ascii="Times New Roman" w:hAnsi="Times New Roman" w:cs="Times New Roman"/>
          <w:b/>
          <w:bCs/>
        </w:rPr>
        <w:t>Figure 1.</w:t>
      </w:r>
      <w:r w:rsidR="00846DF7">
        <w:rPr>
          <w:rFonts w:ascii="Times New Roman" w:hAnsi="Times New Roman" w:cs="Times New Roman"/>
          <w:b/>
          <w:bCs/>
        </w:rPr>
        <w:t xml:space="preserve"> </w:t>
      </w:r>
      <w:r w:rsidR="00846DF7" w:rsidRPr="00846DF7">
        <w:rPr>
          <w:rFonts w:ascii="Times New Roman" w:hAnsi="Times New Roman" w:cs="Times New Roman"/>
          <w:b/>
          <w:bCs/>
        </w:rPr>
        <w:t xml:space="preserve">Sensitivity testing of PENCIL to </w:t>
      </w:r>
      <w:r w:rsidR="00252E23">
        <w:rPr>
          <w:rFonts w:ascii="Times New Roman" w:hAnsi="Times New Roman" w:cs="Times New Roman"/>
          <w:b/>
          <w:bCs/>
        </w:rPr>
        <w:t>hyper</w:t>
      </w:r>
      <w:r w:rsidR="00846DF7" w:rsidRPr="00846DF7">
        <w:rPr>
          <w:rFonts w:ascii="Times New Roman" w:hAnsi="Times New Roman" w:cs="Times New Roman"/>
          <w:b/>
          <w:bCs/>
        </w:rPr>
        <w:t xml:space="preserve">parameters and </w:t>
      </w:r>
      <w:r w:rsidR="00252E23" w:rsidRPr="00846DF7">
        <w:rPr>
          <w:rFonts w:ascii="Times New Roman" w:hAnsi="Times New Roman" w:cs="Times New Roman"/>
          <w:b/>
          <w:bCs/>
        </w:rPr>
        <w:t xml:space="preserve">input </w:t>
      </w:r>
      <w:r w:rsidR="00846DF7" w:rsidRPr="00846DF7">
        <w:rPr>
          <w:rFonts w:ascii="Times New Roman" w:hAnsi="Times New Roman" w:cs="Times New Roman"/>
          <w:b/>
          <w:bCs/>
        </w:rPr>
        <w:t>data</w:t>
      </w:r>
      <w:r w:rsidR="00147FA7" w:rsidRPr="00223FD9">
        <w:rPr>
          <w:rFonts w:ascii="Times New Roman" w:hAnsi="Times New Roman" w:cs="Times New Roman"/>
          <w:b/>
          <w:bCs/>
        </w:rPr>
        <w:t xml:space="preserve">. </w:t>
      </w:r>
      <w:r w:rsidR="001D614B">
        <w:rPr>
          <w:rFonts w:ascii="Times New Roman" w:hAnsi="Times New Roman" w:cs="Times New Roman"/>
          <w:b/>
          <w:bCs/>
        </w:rPr>
        <w:t>a</w:t>
      </w:r>
      <w:r w:rsidR="001D614B">
        <w:rPr>
          <w:rFonts w:ascii="Times New Roman" w:hAnsi="Times New Roman" w:cs="Times New Roman"/>
        </w:rPr>
        <w:t xml:space="preserve">, PENCIL is sensitive to the </w:t>
      </w:r>
      <w:proofErr w:type="spellStart"/>
      <w:r w:rsidR="001D614B" w:rsidRPr="001D614B">
        <w:rPr>
          <w:rFonts w:ascii="Times New Roman" w:hAnsi="Times New Roman" w:cs="Times New Roman"/>
          <w:i/>
          <w:iCs/>
        </w:rPr>
        <w:t>class_weights</w:t>
      </w:r>
      <w:proofErr w:type="spellEnd"/>
      <w:r w:rsidR="001D614B">
        <w:rPr>
          <w:rFonts w:ascii="Times New Roman" w:hAnsi="Times New Roman" w:cs="Times New Roman"/>
        </w:rPr>
        <w:t xml:space="preserve"> </w:t>
      </w:r>
      <w:r w:rsidR="00252E23">
        <w:rPr>
          <w:rFonts w:ascii="Times New Roman" w:hAnsi="Times New Roman" w:cs="Times New Roman"/>
        </w:rPr>
        <w:t>hyper</w:t>
      </w:r>
      <w:r w:rsidR="001D614B">
        <w:rPr>
          <w:rFonts w:ascii="Times New Roman" w:hAnsi="Times New Roman" w:cs="Times New Roman"/>
        </w:rPr>
        <w:t xml:space="preserve">parameter setting. Left panel, true phenotypic labels of cells; middle and right panels, PENCIL predicted cell labels using </w:t>
      </w:r>
      <w:proofErr w:type="spellStart"/>
      <w:r w:rsidR="001D614B" w:rsidRPr="001D614B">
        <w:rPr>
          <w:rFonts w:ascii="Times New Roman" w:hAnsi="Times New Roman" w:cs="Times New Roman"/>
        </w:rPr>
        <w:t>class_weights</w:t>
      </w:r>
      <w:proofErr w:type="spellEnd"/>
      <w:r w:rsidR="001D614B">
        <w:rPr>
          <w:rFonts w:ascii="Times New Roman" w:hAnsi="Times New Roman" w:cs="Times New Roman"/>
        </w:rPr>
        <w:t xml:space="preserve"> set to 1:1 or 1:2 (non-responder : responder). </w:t>
      </w:r>
      <w:r w:rsidR="001D614B" w:rsidRPr="001D614B">
        <w:rPr>
          <w:rFonts w:ascii="Times New Roman" w:hAnsi="Times New Roman" w:cs="Times New Roman"/>
          <w:b/>
          <w:bCs/>
        </w:rPr>
        <w:t>b</w:t>
      </w:r>
      <w:r w:rsidR="001D614B">
        <w:rPr>
          <w:rFonts w:ascii="Times New Roman" w:hAnsi="Times New Roman" w:cs="Times New Roman"/>
        </w:rPr>
        <w:t xml:space="preserve">, PENCIL is sensitive to input gene order. Left to right panels, PENCIL predicted cell labels with input gene ordered by variance (low to high), mean expression across cells (low to high), gene name (A to Z). All simulations with </w:t>
      </w:r>
      <w:proofErr w:type="spellStart"/>
      <w:r w:rsidR="001D614B" w:rsidRPr="001D614B">
        <w:rPr>
          <w:rFonts w:ascii="Times New Roman" w:hAnsi="Times New Roman" w:cs="Times New Roman"/>
        </w:rPr>
        <w:t>class_weights</w:t>
      </w:r>
      <w:proofErr w:type="spellEnd"/>
      <w:r w:rsidR="001D614B">
        <w:rPr>
          <w:rFonts w:ascii="Times New Roman" w:hAnsi="Times New Roman" w:cs="Times New Roman"/>
        </w:rPr>
        <w:t xml:space="preserve"> set to 1:2. </w:t>
      </w:r>
      <w:r w:rsidR="001D614B" w:rsidRPr="001D614B">
        <w:rPr>
          <w:rFonts w:ascii="Times New Roman" w:hAnsi="Times New Roman" w:cs="Times New Roman"/>
          <w:b/>
          <w:bCs/>
        </w:rPr>
        <w:t>c</w:t>
      </w:r>
      <w:r w:rsidR="001D614B">
        <w:rPr>
          <w:rFonts w:ascii="Times New Roman" w:hAnsi="Times New Roman" w:cs="Times New Roman"/>
        </w:rPr>
        <w:t xml:space="preserve">, PENCIL is sensitive to input cells. Left to right panels, PENCIL predicted cell labels with input cells from 70% of the samples stratified by ICB response using </w:t>
      </w:r>
      <w:r w:rsidR="00694FD0">
        <w:rPr>
          <w:rFonts w:ascii="Times New Roman" w:hAnsi="Times New Roman" w:cs="Times New Roman"/>
        </w:rPr>
        <w:t xml:space="preserve">the </w:t>
      </w:r>
      <w:r w:rsidR="001D614B">
        <w:rPr>
          <w:rFonts w:ascii="Times New Roman" w:hAnsi="Times New Roman" w:cs="Times New Roman"/>
        </w:rPr>
        <w:t xml:space="preserve">original CD8+ T-cell annotation, all </w:t>
      </w:r>
      <w:r w:rsidR="001D614B">
        <w:rPr>
          <w:rFonts w:ascii="Times New Roman" w:hAnsi="Times New Roman" w:cs="Times New Roman"/>
        </w:rPr>
        <w:lastRenderedPageBreak/>
        <w:t xml:space="preserve">samples using </w:t>
      </w:r>
      <w:proofErr w:type="spellStart"/>
      <w:r w:rsidR="001D614B" w:rsidRPr="001D614B">
        <w:rPr>
          <w:rFonts w:ascii="Times New Roman" w:hAnsi="Times New Roman" w:cs="Times New Roman"/>
          <w:i/>
          <w:iCs/>
        </w:rPr>
        <w:t>celltypist</w:t>
      </w:r>
      <w:proofErr w:type="spellEnd"/>
      <w:r w:rsidR="001D614B">
        <w:rPr>
          <w:rFonts w:ascii="Times New Roman" w:hAnsi="Times New Roman" w:cs="Times New Roman"/>
        </w:rPr>
        <w:t xml:space="preserve"> annotated CD8+ T-cells, all samples using </w:t>
      </w:r>
      <w:proofErr w:type="spellStart"/>
      <w:r w:rsidR="001D614B">
        <w:rPr>
          <w:rFonts w:ascii="Times New Roman" w:hAnsi="Times New Roman" w:cs="Times New Roman"/>
          <w:i/>
          <w:iCs/>
        </w:rPr>
        <w:t>singleR</w:t>
      </w:r>
      <w:proofErr w:type="spellEnd"/>
      <w:r w:rsidR="001D614B">
        <w:rPr>
          <w:rFonts w:ascii="Times New Roman" w:hAnsi="Times New Roman" w:cs="Times New Roman"/>
        </w:rPr>
        <w:t xml:space="preserve"> annotated CD8+ T-cells. The data </w:t>
      </w:r>
      <w:r w:rsidR="008E3534">
        <w:rPr>
          <w:rFonts w:ascii="Times New Roman" w:hAnsi="Times New Roman" w:cs="Times New Roman"/>
        </w:rPr>
        <w:t>are</w:t>
      </w:r>
      <w:r w:rsidR="001D614B">
        <w:rPr>
          <w:rFonts w:ascii="Times New Roman" w:hAnsi="Times New Roman" w:cs="Times New Roman"/>
        </w:rPr>
        <w:t xml:space="preserve"> fro</w:t>
      </w:r>
      <w:r w:rsidR="001D614B" w:rsidRPr="00DC6967">
        <w:rPr>
          <w:rFonts w:ascii="Times New Roman" w:hAnsi="Times New Roman" w:cs="Times New Roman"/>
        </w:rPr>
        <w:t xml:space="preserve">m </w:t>
      </w:r>
      <w:r w:rsidR="008714EB">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8714EB">
        <w:rPr>
          <w:rFonts w:ascii="Times New Roman" w:hAnsi="Times New Roman" w:cs="Times New Roman"/>
        </w:rPr>
        <w:fldChar w:fldCharType="separate"/>
      </w:r>
      <w:r w:rsidR="00785CE5" w:rsidRPr="00785CE5">
        <w:rPr>
          <w:rFonts w:ascii="Times New Roman" w:hAnsi="Times New Roman" w:cs="Times New Roman"/>
          <w:noProof/>
          <w:vertAlign w:val="superscript"/>
        </w:rPr>
        <w:t>9</w:t>
      </w:r>
      <w:r w:rsidR="008714EB">
        <w:rPr>
          <w:rFonts w:ascii="Times New Roman" w:hAnsi="Times New Roman" w:cs="Times New Roman"/>
        </w:rPr>
        <w:fldChar w:fldCharType="end"/>
      </w:r>
      <w:r w:rsidR="008E3534">
        <w:rPr>
          <w:rFonts w:ascii="Times New Roman" w:hAnsi="Times New Roman" w:cs="Times New Roman"/>
        </w:rPr>
        <w:t>, only CD8+ T-cells were investigated</w:t>
      </w:r>
      <w:r w:rsidR="00DC6967" w:rsidRPr="00DC6967">
        <w:rPr>
          <w:rFonts w:ascii="Times New Roman" w:hAnsi="Times New Roman" w:cs="Times New Roman"/>
        </w:rPr>
        <w:t>.</w:t>
      </w:r>
    </w:p>
    <w:p w14:paraId="1FAAF78F" w14:textId="20E78374" w:rsidR="00A34314" w:rsidRPr="00223FD9" w:rsidRDefault="00A34314" w:rsidP="000C2C0B">
      <w:pPr>
        <w:spacing w:line="360" w:lineRule="auto"/>
        <w:rPr>
          <w:rFonts w:ascii="Times New Roman" w:hAnsi="Times New Roman" w:cs="Times New Roman"/>
        </w:rPr>
      </w:pPr>
    </w:p>
    <w:p w14:paraId="7CCF8EAA" w14:textId="20B9C84C" w:rsidR="005C2CFD" w:rsidRDefault="00B143F7" w:rsidP="00DD5BEC">
      <w:pPr>
        <w:spacing w:line="360" w:lineRule="auto"/>
        <w:rPr>
          <w:rFonts w:ascii="Times New Roman" w:hAnsi="Times New Roman" w:cs="Times New Roman"/>
          <w:b/>
          <w:bCs/>
        </w:rPr>
      </w:pPr>
      <w:r>
        <w:rPr>
          <w:rFonts w:ascii="Times New Roman" w:hAnsi="Times New Roman" w:cs="Times New Roman"/>
          <w:b/>
          <w:bCs/>
        </w:rPr>
        <w:t>Learning sample-level phenotypic difference with phenotype-relevant single cells</w:t>
      </w:r>
    </w:p>
    <w:p w14:paraId="30094400" w14:textId="0ED8C949" w:rsidR="005C33B1" w:rsidRPr="005C33B1" w:rsidRDefault="005C33B1" w:rsidP="005C33B1">
      <w:pPr>
        <w:spacing w:line="360" w:lineRule="auto"/>
        <w:ind w:firstLine="720"/>
        <w:rPr>
          <w:rFonts w:ascii="Times New Roman" w:hAnsi="Times New Roman" w:cs="Times New Roman"/>
        </w:rPr>
      </w:pPr>
      <w:r w:rsidRPr="005C33B1">
        <w:rPr>
          <w:rFonts w:ascii="Times New Roman" w:hAnsi="Times New Roman" w:cs="Times New Roman"/>
        </w:rPr>
        <w:t xml:space="preserve">We </w:t>
      </w:r>
      <w:r w:rsidR="003E7ED4">
        <w:rPr>
          <w:rFonts w:ascii="Times New Roman" w:hAnsi="Times New Roman" w:cs="Times New Roman"/>
        </w:rPr>
        <w:t xml:space="preserve">next </w:t>
      </w:r>
      <w:r w:rsidRPr="005C33B1">
        <w:rPr>
          <w:rFonts w:ascii="Times New Roman" w:hAnsi="Times New Roman" w:cs="Times New Roman"/>
        </w:rPr>
        <w:t xml:space="preserve">explored the potential of leveraging PENCIL to study the mechanisms underlying phenotype differences and predict sample-level phenotypes from single cells. Initially, we trained PENCIL on the </w:t>
      </w:r>
      <w:r w:rsidR="00911F34">
        <w:rPr>
          <w:rFonts w:ascii="Times New Roman" w:hAnsi="Times New Roman" w:cs="Times New Roman"/>
        </w:rPr>
        <w:t xml:space="preserve">above </w:t>
      </w:r>
      <w:r w:rsidRPr="005C33B1">
        <w:rPr>
          <w:rFonts w:ascii="Times New Roman" w:hAnsi="Times New Roman" w:cs="Times New Roman"/>
        </w:rPr>
        <w:t>melanoma samples with ICB response as the phenotype. Subsequently, we used the trained model to predict the number of ICB response-relevant cells in two test sets: T cells from 15 patients with basal or squamous cell carcinoma (GSE123813)</w:t>
      </w:r>
      <w:r w:rsidR="00911F34">
        <w:rPr>
          <w:rFonts w:ascii="Times New Roman" w:hAnsi="Times New Roman" w:cs="Times New Roman"/>
        </w:rPr>
        <w:t xml:space="preserve"> </w:t>
      </w:r>
      <w:r w:rsidR="00911F34">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911F34">
        <w:rPr>
          <w:rFonts w:ascii="Times New Roman" w:hAnsi="Times New Roman" w:cs="Times New Roman"/>
        </w:rPr>
        <w:instrText xml:space="preserve"> ADDIN EN.CITE </w:instrText>
      </w:r>
      <w:r w:rsidR="00911F34">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911F34">
        <w:rPr>
          <w:rFonts w:ascii="Times New Roman" w:hAnsi="Times New Roman" w:cs="Times New Roman"/>
        </w:rPr>
        <w:instrText xml:space="preserve"> ADDIN EN.CITE.DATA </w:instrText>
      </w:r>
      <w:r w:rsidR="00911F34">
        <w:rPr>
          <w:rFonts w:ascii="Times New Roman" w:hAnsi="Times New Roman" w:cs="Times New Roman"/>
        </w:rPr>
      </w:r>
      <w:r w:rsidR="00911F34">
        <w:rPr>
          <w:rFonts w:ascii="Times New Roman" w:hAnsi="Times New Roman" w:cs="Times New Roman"/>
        </w:rPr>
        <w:fldChar w:fldCharType="end"/>
      </w:r>
      <w:r w:rsidR="00911F34">
        <w:rPr>
          <w:rFonts w:ascii="Times New Roman" w:hAnsi="Times New Roman" w:cs="Times New Roman"/>
        </w:rPr>
        <w:fldChar w:fldCharType="separate"/>
      </w:r>
      <w:r w:rsidR="00911F34" w:rsidRPr="00785CE5">
        <w:rPr>
          <w:rFonts w:ascii="Times New Roman" w:hAnsi="Times New Roman" w:cs="Times New Roman"/>
          <w:noProof/>
          <w:vertAlign w:val="superscript"/>
        </w:rPr>
        <w:t>12</w:t>
      </w:r>
      <w:r w:rsidR="00911F34">
        <w:rPr>
          <w:rFonts w:ascii="Times New Roman" w:hAnsi="Times New Roman" w:cs="Times New Roman"/>
        </w:rPr>
        <w:fldChar w:fldCharType="end"/>
      </w:r>
      <w:r w:rsidRPr="005C33B1">
        <w:rPr>
          <w:rFonts w:ascii="Times New Roman" w:hAnsi="Times New Roman" w:cs="Times New Roman"/>
        </w:rPr>
        <w:t xml:space="preserve"> and circulating CD8+ T-cells isolated from 20 metastatic melanoma patients (GSE166181)</w:t>
      </w:r>
      <w:r w:rsidR="00911F34">
        <w:rPr>
          <w:rFonts w:ascii="Times New Roman" w:hAnsi="Times New Roman" w:cs="Times New Roman"/>
        </w:rPr>
        <w:t xml:space="preserve"> </w:t>
      </w:r>
      <w:r w:rsidR="00911F34">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911F34">
        <w:rPr>
          <w:rFonts w:ascii="Times New Roman" w:hAnsi="Times New Roman" w:cs="Times New Roman"/>
        </w:rPr>
        <w:instrText xml:space="preserve"> ADDIN EN.CITE </w:instrText>
      </w:r>
      <w:r w:rsidR="00911F34">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911F34">
        <w:rPr>
          <w:rFonts w:ascii="Times New Roman" w:hAnsi="Times New Roman" w:cs="Times New Roman"/>
        </w:rPr>
        <w:instrText xml:space="preserve"> ADDIN EN.CITE.DATA </w:instrText>
      </w:r>
      <w:r w:rsidR="00911F34">
        <w:rPr>
          <w:rFonts w:ascii="Times New Roman" w:hAnsi="Times New Roman" w:cs="Times New Roman"/>
        </w:rPr>
      </w:r>
      <w:r w:rsidR="00911F34">
        <w:rPr>
          <w:rFonts w:ascii="Times New Roman" w:hAnsi="Times New Roman" w:cs="Times New Roman"/>
        </w:rPr>
        <w:fldChar w:fldCharType="end"/>
      </w:r>
      <w:r w:rsidR="00911F34">
        <w:rPr>
          <w:rFonts w:ascii="Times New Roman" w:hAnsi="Times New Roman" w:cs="Times New Roman"/>
        </w:rPr>
        <w:fldChar w:fldCharType="separate"/>
      </w:r>
      <w:r w:rsidR="00911F34" w:rsidRPr="00785CE5">
        <w:rPr>
          <w:rFonts w:ascii="Times New Roman" w:hAnsi="Times New Roman" w:cs="Times New Roman"/>
          <w:noProof/>
          <w:vertAlign w:val="superscript"/>
        </w:rPr>
        <w:t>13</w:t>
      </w:r>
      <w:r w:rsidR="00911F34">
        <w:rPr>
          <w:rFonts w:ascii="Times New Roman" w:hAnsi="Times New Roman" w:cs="Times New Roman"/>
        </w:rPr>
        <w:fldChar w:fldCharType="end"/>
      </w:r>
      <w:r w:rsidRPr="005C33B1">
        <w:rPr>
          <w:rFonts w:ascii="Times New Roman" w:hAnsi="Times New Roman" w:cs="Times New Roman"/>
        </w:rPr>
        <w:t xml:space="preserve">. While PENCIL performed exceptionally well on the training data (AUC = 1, accuracy = 1; </w:t>
      </w:r>
      <w:r w:rsidRPr="00911F34">
        <w:rPr>
          <w:rFonts w:ascii="Times New Roman" w:hAnsi="Times New Roman" w:cs="Times New Roman"/>
          <w:b/>
          <w:bCs/>
        </w:rPr>
        <w:t>Fig. 2a</w:t>
      </w:r>
      <w:r w:rsidRPr="005C33B1">
        <w:rPr>
          <w:rFonts w:ascii="Times New Roman" w:hAnsi="Times New Roman" w:cs="Times New Roman"/>
        </w:rPr>
        <w:t xml:space="preserve"> left panel), its performance on the test sets was poorer. </w:t>
      </w:r>
      <w:r w:rsidR="00911F34">
        <w:rPr>
          <w:rFonts w:ascii="Times New Roman" w:hAnsi="Times New Roman" w:cs="Times New Roman"/>
        </w:rPr>
        <w:t>For example, a</w:t>
      </w:r>
      <w:r w:rsidRPr="005C33B1">
        <w:rPr>
          <w:rFonts w:ascii="Times New Roman" w:hAnsi="Times New Roman" w:cs="Times New Roman"/>
        </w:rPr>
        <w:t>lthough the ratios of responder-relevant cells were significantly higher in responder samples (p = 0.014-0.016), the accuracy of identifying responders using a cutoff of 50% responder-relevant cell ratio ranged from 0.48 to 0.54 (</w:t>
      </w:r>
      <w:r w:rsidRPr="00911F34">
        <w:rPr>
          <w:rFonts w:ascii="Times New Roman" w:hAnsi="Times New Roman" w:cs="Times New Roman"/>
          <w:b/>
          <w:bCs/>
        </w:rPr>
        <w:t>Fig. 2a</w:t>
      </w:r>
      <w:r w:rsidRPr="005C33B1">
        <w:rPr>
          <w:rFonts w:ascii="Times New Roman" w:hAnsi="Times New Roman" w:cs="Times New Roman"/>
        </w:rPr>
        <w:t xml:space="preserve"> middle and right panels).</w:t>
      </w:r>
    </w:p>
    <w:p w14:paraId="6E827F3A" w14:textId="77777777" w:rsidR="005C33B1" w:rsidRPr="005C33B1" w:rsidRDefault="005C33B1" w:rsidP="005C33B1">
      <w:pPr>
        <w:spacing w:line="360" w:lineRule="auto"/>
        <w:rPr>
          <w:rFonts w:ascii="Times New Roman" w:hAnsi="Times New Roman" w:cs="Times New Roman"/>
        </w:rPr>
      </w:pPr>
    </w:p>
    <w:p w14:paraId="2C65C360" w14:textId="3DC8422E" w:rsidR="005C33B1" w:rsidRDefault="005C33B1" w:rsidP="00E95D00">
      <w:pPr>
        <w:spacing w:line="360" w:lineRule="auto"/>
        <w:ind w:firstLine="720"/>
        <w:rPr>
          <w:rFonts w:ascii="Times New Roman" w:hAnsi="Times New Roman" w:cs="Times New Roman"/>
        </w:rPr>
      </w:pPr>
      <w:r w:rsidRPr="005C33B1">
        <w:rPr>
          <w:rFonts w:ascii="Times New Roman" w:hAnsi="Times New Roman" w:cs="Times New Roman"/>
        </w:rPr>
        <w:t>We then examined the significantly differentially expressed genes in PENCIL-identified ICB response-related cells and curated an ICB response score</w:t>
      </w:r>
      <w:r w:rsidR="00936A27">
        <w:rPr>
          <w:rFonts w:ascii="Times New Roman" w:hAnsi="Times New Roman" w:cs="Times New Roman"/>
        </w:rPr>
        <w:t>,</w:t>
      </w:r>
      <w:r w:rsidRPr="005C33B1">
        <w:rPr>
          <w:rFonts w:ascii="Times New Roman" w:hAnsi="Times New Roman" w:cs="Times New Roman"/>
        </w:rPr>
        <w:t xml:space="preserve"> </w:t>
      </w:r>
      <w:r w:rsidR="00936A27">
        <w:rPr>
          <w:rFonts w:ascii="Times New Roman" w:hAnsi="Times New Roman" w:cs="Times New Roman"/>
        </w:rPr>
        <w:t>which is defined as the difference of GSVA score of the top 5 responder-rel</w:t>
      </w:r>
      <w:r w:rsidR="00B3486B">
        <w:rPr>
          <w:rFonts w:ascii="Times New Roman" w:hAnsi="Times New Roman" w:cs="Times New Roman"/>
        </w:rPr>
        <w:t>ated</w:t>
      </w:r>
      <w:r w:rsidR="00936A27">
        <w:rPr>
          <w:rFonts w:ascii="Times New Roman" w:hAnsi="Times New Roman" w:cs="Times New Roman"/>
        </w:rPr>
        <w:t xml:space="preserve"> genes and the top 5 non-responder-rel</w:t>
      </w:r>
      <w:r w:rsidR="00B3486B">
        <w:rPr>
          <w:rFonts w:ascii="Times New Roman" w:hAnsi="Times New Roman" w:cs="Times New Roman"/>
        </w:rPr>
        <w:t>ated</w:t>
      </w:r>
      <w:r w:rsidR="00936A27">
        <w:rPr>
          <w:rFonts w:ascii="Times New Roman" w:hAnsi="Times New Roman" w:cs="Times New Roman"/>
        </w:rPr>
        <w:t xml:space="preserve"> genes</w:t>
      </w:r>
      <w:r w:rsidRPr="005C33B1">
        <w:rPr>
          <w:rFonts w:ascii="Times New Roman" w:hAnsi="Times New Roman" w:cs="Times New Roman"/>
        </w:rPr>
        <w:t xml:space="preserve"> (</w:t>
      </w:r>
      <w:r w:rsidRPr="00202AA5">
        <w:rPr>
          <w:rFonts w:ascii="Times New Roman" w:hAnsi="Times New Roman" w:cs="Times New Roman"/>
          <w:b/>
          <w:bCs/>
        </w:rPr>
        <w:t>Fig. 2b</w:t>
      </w:r>
      <w:r w:rsidRPr="005C33B1">
        <w:rPr>
          <w:rFonts w:ascii="Times New Roman" w:hAnsi="Times New Roman" w:cs="Times New Roman"/>
        </w:rPr>
        <w:t xml:space="preserve">). This newly curated ICB response signature successfully predicted sample-level ICB response from single cell data in both training and </w:t>
      </w:r>
      <w:r w:rsidR="009D50A9">
        <w:rPr>
          <w:rFonts w:ascii="Times New Roman" w:hAnsi="Times New Roman" w:cs="Times New Roman"/>
        </w:rPr>
        <w:t xml:space="preserve">independent </w:t>
      </w:r>
      <w:r w:rsidRPr="005C33B1">
        <w:rPr>
          <w:rFonts w:ascii="Times New Roman" w:hAnsi="Times New Roman" w:cs="Times New Roman"/>
        </w:rPr>
        <w:t xml:space="preserve">test sets (AUC = 0.75-0.86; </w:t>
      </w:r>
      <w:r w:rsidRPr="000B43D8">
        <w:rPr>
          <w:rFonts w:ascii="Times New Roman" w:hAnsi="Times New Roman" w:cs="Times New Roman"/>
          <w:b/>
          <w:bCs/>
        </w:rPr>
        <w:t>Fig. 2c</w:t>
      </w:r>
      <w:r w:rsidRPr="005C33B1">
        <w:rPr>
          <w:rFonts w:ascii="Times New Roman" w:hAnsi="Times New Roman" w:cs="Times New Roman"/>
        </w:rPr>
        <w:t>). When using a cutoff of 0, the ICB response score achieved an accuracy of identifying ICB responders ranging from 0.71 to 0.78 (</w:t>
      </w:r>
      <w:r w:rsidRPr="00FD63E7">
        <w:rPr>
          <w:rFonts w:ascii="Times New Roman" w:hAnsi="Times New Roman" w:cs="Times New Roman"/>
          <w:b/>
          <w:bCs/>
        </w:rPr>
        <w:t>Fig. 2d</w:t>
      </w:r>
      <w:r w:rsidRPr="005C33B1">
        <w:rPr>
          <w:rFonts w:ascii="Times New Roman" w:hAnsi="Times New Roman" w:cs="Times New Roman"/>
        </w:rPr>
        <w:t xml:space="preserve">). Additionally, we attempted to use the signature genes identified in the original PENCIL work (Figure 5e in Ren et al. </w:t>
      </w:r>
      <w:r w:rsidR="00001C33">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001C33">
        <w:rPr>
          <w:rFonts w:ascii="Times New Roman" w:hAnsi="Times New Roman" w:cs="Times New Roman"/>
        </w:rPr>
        <w:instrText xml:space="preserve"> ADDIN EN.CITE </w:instrText>
      </w:r>
      <w:r w:rsidR="00001C33">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001C33">
        <w:rPr>
          <w:rFonts w:ascii="Times New Roman" w:hAnsi="Times New Roman" w:cs="Times New Roman"/>
        </w:rPr>
        <w:instrText xml:space="preserve"> ADDIN EN.CITE.DATA </w:instrText>
      </w:r>
      <w:r w:rsidR="00001C33">
        <w:rPr>
          <w:rFonts w:ascii="Times New Roman" w:hAnsi="Times New Roman" w:cs="Times New Roman"/>
        </w:rPr>
      </w:r>
      <w:r w:rsidR="00001C33">
        <w:rPr>
          <w:rFonts w:ascii="Times New Roman" w:hAnsi="Times New Roman" w:cs="Times New Roman"/>
        </w:rPr>
        <w:fldChar w:fldCharType="end"/>
      </w:r>
      <w:r w:rsidR="00001C33">
        <w:rPr>
          <w:rFonts w:ascii="Times New Roman" w:hAnsi="Times New Roman" w:cs="Times New Roman"/>
        </w:rPr>
        <w:fldChar w:fldCharType="separate"/>
      </w:r>
      <w:r w:rsidR="00001C33" w:rsidRPr="008714EB">
        <w:rPr>
          <w:rFonts w:ascii="Times New Roman" w:hAnsi="Times New Roman" w:cs="Times New Roman"/>
          <w:noProof/>
          <w:vertAlign w:val="superscript"/>
        </w:rPr>
        <w:t>5</w:t>
      </w:r>
      <w:r w:rsidR="00001C33">
        <w:rPr>
          <w:rFonts w:ascii="Times New Roman" w:hAnsi="Times New Roman" w:cs="Times New Roman"/>
        </w:rPr>
        <w:fldChar w:fldCharType="end"/>
      </w:r>
      <w:r w:rsidRPr="005C33B1">
        <w:rPr>
          <w:rFonts w:ascii="Times New Roman" w:hAnsi="Times New Roman" w:cs="Times New Roman"/>
        </w:rPr>
        <w:t>) to derive the ICB response score, but it was less predictive (AUC = 0.55-0.83, acc. = 0.49-0.76), likely due to the mentioned flawed data preprocessing.</w:t>
      </w:r>
    </w:p>
    <w:p w14:paraId="4D1E256A" w14:textId="77777777" w:rsidR="005C33B1" w:rsidRDefault="005C33B1" w:rsidP="00DD5BEC">
      <w:pPr>
        <w:spacing w:line="360" w:lineRule="auto"/>
        <w:rPr>
          <w:rFonts w:ascii="Times New Roman" w:hAnsi="Times New Roman" w:cs="Times New Roman"/>
        </w:rPr>
      </w:pPr>
    </w:p>
    <w:p w14:paraId="3B3E185E" w14:textId="1C6AD43F" w:rsidR="00D60CB2" w:rsidRPr="00D60CB2" w:rsidRDefault="00D60CB2" w:rsidP="00D60CB2">
      <w:pPr>
        <w:spacing w:line="360" w:lineRule="auto"/>
        <w:ind w:firstLine="720"/>
        <w:rPr>
          <w:rFonts w:ascii="Times New Roman" w:hAnsi="Times New Roman" w:cs="Times New Roman"/>
        </w:rPr>
      </w:pPr>
      <w:r w:rsidRPr="00D60CB2">
        <w:rPr>
          <w:rFonts w:ascii="Times New Roman" w:hAnsi="Times New Roman" w:cs="Times New Roman"/>
        </w:rPr>
        <w:t xml:space="preserve">We extended our assessment of PENCIL's performance to another cancer type and a different phenotype. Specifically, we used PENCIL to predict tumor-tissue-related cells using CD8+ T-cells from head and neck squamous cell carcinoma (HNSCC) tumor samples or peripheral blood mononuclear cells (PBMC). After training PENCIL on one dataset </w:t>
      </w:r>
      <w:r w:rsidRPr="00D60CB2">
        <w:rPr>
          <w:rFonts w:ascii="Times New Roman" w:hAnsi="Times New Roman" w:cs="Times New Roman"/>
        </w:rPr>
        <w:lastRenderedPageBreak/>
        <w:t>(GSE139324</w:t>
      </w:r>
      <w:r w:rsidR="0076502B">
        <w:rPr>
          <w:rFonts w:ascii="Times New Roman" w:hAnsi="Times New Roman" w:cs="Times New Roman"/>
        </w:rPr>
        <w:t xml:space="preserve">; </w:t>
      </w:r>
      <w:r w:rsidRPr="0076502B">
        <w:rPr>
          <w:rFonts w:ascii="Times New Roman" w:hAnsi="Times New Roman" w:cs="Times New Roman"/>
          <w:b/>
          <w:bCs/>
        </w:rPr>
        <w:t>Fig. 2e, Fig. 2f</w:t>
      </w:r>
      <w:r w:rsidRPr="00D60CB2">
        <w:rPr>
          <w:rFonts w:ascii="Times New Roman" w:hAnsi="Times New Roman" w:cs="Times New Roman"/>
        </w:rPr>
        <w:t xml:space="preserve"> first panel)</w:t>
      </w:r>
      <w:r w:rsidR="0076502B">
        <w:rPr>
          <w:rFonts w:ascii="Times New Roman" w:hAnsi="Times New Roman" w:cs="Times New Roman"/>
        </w:rPr>
        <w:t xml:space="preserve"> </w:t>
      </w:r>
      <w:r w:rsidR="0076502B">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4</w:t>
      </w:r>
      <w:r w:rsidR="0076502B">
        <w:rPr>
          <w:rFonts w:ascii="Times New Roman" w:hAnsi="Times New Roman" w:cs="Times New Roman"/>
        </w:rPr>
        <w:fldChar w:fldCharType="end"/>
      </w:r>
      <w:r w:rsidRPr="00D60CB2">
        <w:rPr>
          <w:rFonts w:ascii="Times New Roman" w:hAnsi="Times New Roman" w:cs="Times New Roman"/>
        </w:rPr>
        <w:t xml:space="preserve">, we tested it on five independent datasets, including </w:t>
      </w:r>
      <w:r w:rsidR="0076502B">
        <w:rPr>
          <w:rFonts w:ascii="Times New Roman" w:hAnsi="Times New Roman" w:cs="Times New Roman"/>
        </w:rPr>
        <w:t xml:space="preserve">GSE164690 </w:t>
      </w:r>
      <w:r w:rsidR="0076502B">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5</w:t>
      </w:r>
      <w:r w:rsidR="0076502B">
        <w:rPr>
          <w:rFonts w:ascii="Times New Roman" w:hAnsi="Times New Roman" w:cs="Times New Roman"/>
        </w:rPr>
        <w:fldChar w:fldCharType="end"/>
      </w:r>
      <w:r w:rsidR="0076502B">
        <w:rPr>
          <w:rFonts w:ascii="Times New Roman" w:hAnsi="Times New Roman" w:cs="Times New Roman"/>
        </w:rPr>
        <w:t xml:space="preserve">, GSE162025 </w:t>
      </w:r>
      <w:r w:rsidR="0076502B">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6</w:t>
      </w:r>
      <w:r w:rsidR="0076502B">
        <w:rPr>
          <w:rFonts w:ascii="Times New Roman" w:hAnsi="Times New Roman" w:cs="Times New Roman"/>
        </w:rPr>
        <w:fldChar w:fldCharType="end"/>
      </w:r>
      <w:r w:rsidR="0076502B">
        <w:rPr>
          <w:rFonts w:ascii="Times New Roman" w:hAnsi="Times New Roman" w:cs="Times New Roman"/>
        </w:rPr>
        <w:t xml:space="preserve">, GSE180268 </w:t>
      </w:r>
      <w:r w:rsidR="0076502B">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7</w:t>
      </w:r>
      <w:r w:rsidR="0076502B">
        <w:rPr>
          <w:rFonts w:ascii="Times New Roman" w:hAnsi="Times New Roman" w:cs="Times New Roman"/>
        </w:rPr>
        <w:fldChar w:fldCharType="end"/>
      </w:r>
      <w:r w:rsidR="0076502B">
        <w:rPr>
          <w:rFonts w:ascii="Times New Roman" w:hAnsi="Times New Roman" w:cs="Times New Roman"/>
        </w:rPr>
        <w:t xml:space="preserve">, GSE182227 </w:t>
      </w:r>
      <w:r w:rsidR="0076502B">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8</w:t>
      </w:r>
      <w:r w:rsidR="0076502B">
        <w:rPr>
          <w:rFonts w:ascii="Times New Roman" w:hAnsi="Times New Roman" w:cs="Times New Roman"/>
        </w:rPr>
        <w:fldChar w:fldCharType="end"/>
      </w:r>
      <w:r w:rsidR="0076502B">
        <w:rPr>
          <w:rFonts w:ascii="Times New Roman" w:hAnsi="Times New Roman" w:cs="Times New Roman"/>
        </w:rPr>
        <w:t>, and</w:t>
      </w:r>
      <w:r w:rsidR="0076502B">
        <w:rPr>
          <w:rFonts w:ascii="Times New Roman" w:hAnsi="Times New Roman" w:cs="Times New Roman"/>
        </w:rPr>
        <w:t xml:space="preserve"> GSE200996 </w:t>
      </w:r>
      <w:r w:rsidR="0076502B">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6502B">
        <w:rPr>
          <w:rFonts w:ascii="Times New Roman" w:hAnsi="Times New Roman" w:cs="Times New Roman"/>
        </w:rPr>
        <w:instrText xml:space="preserve"> ADDIN EN.CITE </w:instrText>
      </w:r>
      <w:r w:rsidR="0076502B">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6502B">
        <w:rPr>
          <w:rFonts w:ascii="Times New Roman" w:hAnsi="Times New Roman" w:cs="Times New Roman"/>
        </w:rPr>
        <w:instrText xml:space="preserve"> ADDIN EN.CITE.DATA </w:instrText>
      </w:r>
      <w:r w:rsidR="0076502B">
        <w:rPr>
          <w:rFonts w:ascii="Times New Roman" w:hAnsi="Times New Roman" w:cs="Times New Roman"/>
        </w:rPr>
      </w:r>
      <w:r w:rsidR="0076502B">
        <w:rPr>
          <w:rFonts w:ascii="Times New Roman" w:hAnsi="Times New Roman" w:cs="Times New Roman"/>
        </w:rPr>
        <w:fldChar w:fldCharType="end"/>
      </w:r>
      <w:r w:rsidR="0076502B">
        <w:rPr>
          <w:rFonts w:ascii="Times New Roman" w:hAnsi="Times New Roman" w:cs="Times New Roman"/>
        </w:rPr>
        <w:fldChar w:fldCharType="separate"/>
      </w:r>
      <w:r w:rsidR="0076502B" w:rsidRPr="00785CE5">
        <w:rPr>
          <w:rFonts w:ascii="Times New Roman" w:hAnsi="Times New Roman" w:cs="Times New Roman"/>
          <w:noProof/>
          <w:vertAlign w:val="superscript"/>
        </w:rPr>
        <w:t>19</w:t>
      </w:r>
      <w:r w:rsidR="0076502B">
        <w:rPr>
          <w:rFonts w:ascii="Times New Roman" w:hAnsi="Times New Roman" w:cs="Times New Roman"/>
        </w:rPr>
        <w:fldChar w:fldCharType="end"/>
      </w:r>
      <w:r w:rsidR="0076502B">
        <w:rPr>
          <w:rFonts w:ascii="Times New Roman" w:hAnsi="Times New Roman" w:cs="Times New Roman"/>
        </w:rPr>
        <w:t>.</w:t>
      </w:r>
      <w:r w:rsidR="0076502B">
        <w:rPr>
          <w:rFonts w:ascii="Times New Roman" w:hAnsi="Times New Roman" w:cs="Times New Roman"/>
        </w:rPr>
        <w:t xml:space="preserve"> </w:t>
      </w:r>
      <w:r w:rsidRPr="00D60CB2">
        <w:rPr>
          <w:rFonts w:ascii="Times New Roman" w:hAnsi="Times New Roman" w:cs="Times New Roman"/>
        </w:rPr>
        <w:t xml:space="preserve">Impressively, PENCIL achieved impeccable discrimination of tumor-tissue or PBMC-originated CD8+ T-cells in both the training set and three test sets, with only one misclassification in </w:t>
      </w:r>
      <w:r w:rsidR="00EA58E6">
        <w:rPr>
          <w:rFonts w:ascii="Times New Roman" w:hAnsi="Times New Roman" w:cs="Times New Roman"/>
        </w:rPr>
        <w:t xml:space="preserve">each of </w:t>
      </w:r>
      <w:r w:rsidRPr="00D60CB2">
        <w:rPr>
          <w:rFonts w:ascii="Times New Roman" w:hAnsi="Times New Roman" w:cs="Times New Roman"/>
        </w:rPr>
        <w:t>the other two test sets when using a cutoff of a 50% ratio of tumor-tissue-rel</w:t>
      </w:r>
      <w:r w:rsidR="00EA58E6">
        <w:rPr>
          <w:rFonts w:ascii="Times New Roman" w:hAnsi="Times New Roman" w:cs="Times New Roman"/>
        </w:rPr>
        <w:t xml:space="preserve">ative </w:t>
      </w:r>
      <w:r w:rsidRPr="00D60CB2">
        <w:rPr>
          <w:rFonts w:ascii="Times New Roman" w:hAnsi="Times New Roman" w:cs="Times New Roman"/>
        </w:rPr>
        <w:t>cells (Fig. 2f).</w:t>
      </w:r>
    </w:p>
    <w:p w14:paraId="58399B2C" w14:textId="77777777" w:rsidR="00D60CB2" w:rsidRPr="00D60CB2" w:rsidRDefault="00D60CB2" w:rsidP="00D60CB2">
      <w:pPr>
        <w:spacing w:line="360" w:lineRule="auto"/>
        <w:rPr>
          <w:rFonts w:ascii="Times New Roman" w:hAnsi="Times New Roman" w:cs="Times New Roman"/>
        </w:rPr>
      </w:pPr>
    </w:p>
    <w:p w14:paraId="3B1D30FC" w14:textId="5DCFBD1F" w:rsidR="00DC71E3" w:rsidRDefault="00D60CB2" w:rsidP="00771026">
      <w:pPr>
        <w:spacing w:line="360" w:lineRule="auto"/>
        <w:ind w:firstLine="720"/>
        <w:rPr>
          <w:rFonts w:ascii="Times New Roman" w:hAnsi="Times New Roman" w:cs="Times New Roman"/>
        </w:rPr>
      </w:pPr>
      <w:r w:rsidRPr="00D60CB2">
        <w:rPr>
          <w:rFonts w:ascii="Times New Roman" w:hAnsi="Times New Roman" w:cs="Times New Roman"/>
        </w:rPr>
        <w:t>To delve into the biological differences between tumor-tissue and PBMC-originated CD8+ T-cells, we performed pathway enrichment analysis on the PENCIL-identified relevant cells. As expected, tumor-tissue-</w:t>
      </w:r>
      <w:r w:rsidR="00733E28">
        <w:rPr>
          <w:rFonts w:ascii="Times New Roman" w:hAnsi="Times New Roman" w:cs="Times New Roman"/>
        </w:rPr>
        <w:t>related</w:t>
      </w:r>
      <w:r w:rsidRPr="00D60CB2">
        <w:rPr>
          <w:rFonts w:ascii="Times New Roman" w:hAnsi="Times New Roman" w:cs="Times New Roman"/>
        </w:rPr>
        <w:t xml:space="preserve"> CD8+ T-cells showed enrichment in anti-tumor functions such as TCR signaling, antigen processing, and signaling by interleukins. In contrast, PBMC-originated CD8+ T-cells exhibited greater enrichment in fundamental cellular functions such as translation (</w:t>
      </w:r>
      <w:r w:rsidRPr="00E2691F">
        <w:rPr>
          <w:rFonts w:ascii="Times New Roman" w:hAnsi="Times New Roman" w:cs="Times New Roman"/>
          <w:b/>
          <w:bCs/>
        </w:rPr>
        <w:t>Fig. 2g</w:t>
      </w:r>
      <w:r w:rsidRPr="00D60CB2">
        <w:rPr>
          <w:rFonts w:ascii="Times New Roman" w:hAnsi="Times New Roman" w:cs="Times New Roman"/>
        </w:rPr>
        <w:t>). Additionally, we investigated the enrichment of well-known anti-tumor immune signatures and immune checkpoint genes. Tumor-tissue-</w:t>
      </w:r>
      <w:r w:rsidR="00E2691F">
        <w:rPr>
          <w:rFonts w:ascii="Times New Roman" w:hAnsi="Times New Roman" w:cs="Times New Roman"/>
        </w:rPr>
        <w:t xml:space="preserve">relative </w:t>
      </w:r>
      <w:r w:rsidRPr="00D60CB2">
        <w:rPr>
          <w:rFonts w:ascii="Times New Roman" w:hAnsi="Times New Roman" w:cs="Times New Roman"/>
        </w:rPr>
        <w:t xml:space="preserve">CD8+ T-cells displayed significantly higher enrichment of the tissue-resident memory (TRM), exhaustion, and interferon-gamma (IFNG) </w:t>
      </w:r>
      <w:r w:rsidR="0005161C" w:rsidRPr="00D60CB2">
        <w:rPr>
          <w:rFonts w:ascii="Times New Roman" w:hAnsi="Times New Roman" w:cs="Times New Roman"/>
        </w:rPr>
        <w:t>signature</w:t>
      </w:r>
      <w:r w:rsidR="0005161C">
        <w:rPr>
          <w:rFonts w:ascii="Times New Roman" w:hAnsi="Times New Roman" w:cs="Times New Roman"/>
        </w:rPr>
        <w:t>s</w:t>
      </w:r>
      <w:r w:rsidR="0005161C" w:rsidRPr="00D60CB2">
        <w:rPr>
          <w:rFonts w:ascii="Times New Roman" w:hAnsi="Times New Roman" w:cs="Times New Roman"/>
        </w:rPr>
        <w:t xml:space="preserve"> </w:t>
      </w:r>
      <w:r w:rsidRPr="00D60CB2">
        <w:rPr>
          <w:rFonts w:ascii="Times New Roman" w:hAnsi="Times New Roman" w:cs="Times New Roman"/>
        </w:rPr>
        <w:t>(</w:t>
      </w:r>
      <w:r w:rsidRPr="00777038">
        <w:rPr>
          <w:rFonts w:ascii="Times New Roman" w:hAnsi="Times New Roman" w:cs="Times New Roman"/>
          <w:b/>
          <w:bCs/>
        </w:rPr>
        <w:t>Fig. 2h</w:t>
      </w:r>
      <w:r w:rsidRPr="00D60CB2">
        <w:rPr>
          <w:rFonts w:ascii="Times New Roman" w:hAnsi="Times New Roman" w:cs="Times New Roman"/>
        </w:rPr>
        <w:t xml:space="preserve">), as well as higher expression of </w:t>
      </w:r>
      <w:r w:rsidR="005B5513">
        <w:rPr>
          <w:rFonts w:ascii="Times New Roman" w:hAnsi="Times New Roman" w:cs="Times New Roman"/>
        </w:rPr>
        <w:t xml:space="preserve">immune </w:t>
      </w:r>
      <w:r w:rsidR="005B5513" w:rsidRPr="00D60CB2">
        <w:rPr>
          <w:rFonts w:ascii="Times New Roman" w:hAnsi="Times New Roman" w:cs="Times New Roman"/>
        </w:rPr>
        <w:t>checkpoint genes</w:t>
      </w:r>
      <w:r w:rsidR="005B5513" w:rsidRPr="00D60CB2">
        <w:rPr>
          <w:rFonts w:ascii="Times New Roman" w:hAnsi="Times New Roman" w:cs="Times New Roman"/>
        </w:rPr>
        <w:t xml:space="preserve"> </w:t>
      </w:r>
      <w:r w:rsidRPr="00D60CB2">
        <w:rPr>
          <w:rFonts w:ascii="Times New Roman" w:hAnsi="Times New Roman" w:cs="Times New Roman"/>
        </w:rPr>
        <w:t>TIGIT, LAG3, and HLA-DRB1 (</w:t>
      </w:r>
      <w:r w:rsidRPr="00777038">
        <w:rPr>
          <w:rFonts w:ascii="Times New Roman" w:hAnsi="Times New Roman" w:cs="Times New Roman"/>
          <w:b/>
          <w:bCs/>
        </w:rPr>
        <w:t>Fig. 2i</w:t>
      </w:r>
      <w:r w:rsidRPr="00D60CB2">
        <w:rPr>
          <w:rFonts w:ascii="Times New Roman" w:hAnsi="Times New Roman" w:cs="Times New Roman"/>
        </w:rPr>
        <w:t>).</w:t>
      </w:r>
    </w:p>
    <w:p w14:paraId="34C063B1" w14:textId="6AA68438" w:rsidR="00CC7453" w:rsidRDefault="00DC71E3" w:rsidP="00DD5BEC">
      <w:pPr>
        <w:spacing w:line="360" w:lineRule="auto"/>
        <w:rPr>
          <w:rFonts w:ascii="Times New Roman" w:hAnsi="Times New Roman" w:cs="Times New Roman"/>
        </w:rPr>
      </w:pPr>
      <w:r>
        <w:rPr>
          <w:rFonts w:ascii="Times New Roman" w:hAnsi="Times New Roman" w:cs="Times New Roman"/>
        </w:rPr>
        <w:tab/>
      </w:r>
    </w:p>
    <w:p w14:paraId="2DE851BA" w14:textId="401022B5" w:rsidR="00CD7A3A" w:rsidRDefault="00BE56EE" w:rsidP="00CD7A3A">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6104FFF" wp14:editId="262533F4">
            <wp:extent cx="4834255" cy="8229600"/>
            <wp:effectExtent l="0" t="0" r="4445" b="0"/>
            <wp:docPr id="1369539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9669" name="Picture 1369539669"/>
                    <pic:cNvPicPr/>
                  </pic:nvPicPr>
                  <pic:blipFill>
                    <a:blip r:embed="rId9">
                      <a:extLst>
                        <a:ext uri="{28A0092B-C50C-407E-A947-70E740481C1C}">
                          <a14:useLocalDpi xmlns:a14="http://schemas.microsoft.com/office/drawing/2010/main" val="0"/>
                        </a:ext>
                      </a:extLst>
                    </a:blip>
                    <a:stretch>
                      <a:fillRect/>
                    </a:stretch>
                  </pic:blipFill>
                  <pic:spPr>
                    <a:xfrm>
                      <a:off x="0" y="0"/>
                      <a:ext cx="4834255" cy="8229600"/>
                    </a:xfrm>
                    <a:prstGeom prst="rect">
                      <a:avLst/>
                    </a:prstGeom>
                  </pic:spPr>
                </pic:pic>
              </a:graphicData>
            </a:graphic>
          </wp:inline>
        </w:drawing>
      </w:r>
    </w:p>
    <w:p w14:paraId="5F604C60" w14:textId="77777777" w:rsidR="00CD7A3A" w:rsidRDefault="00CD7A3A" w:rsidP="00CD7A3A">
      <w:pPr>
        <w:spacing w:line="360" w:lineRule="auto"/>
        <w:jc w:val="center"/>
        <w:rPr>
          <w:rFonts w:ascii="Times New Roman" w:hAnsi="Times New Roman" w:cs="Times New Roman"/>
        </w:rPr>
      </w:pPr>
    </w:p>
    <w:p w14:paraId="70BB2FBE" w14:textId="53A65DF6" w:rsidR="00CD7A3A" w:rsidRPr="00846DF7" w:rsidRDefault="00CD7A3A" w:rsidP="00395FE9">
      <w:pPr>
        <w:spacing w:line="360" w:lineRule="auto"/>
        <w:rPr>
          <w:rFonts w:ascii="Times New Roman" w:hAnsi="Times New Roman" w:cs="Times New Roman"/>
          <w:b/>
          <w:bCs/>
        </w:rPr>
      </w:pPr>
      <w:r w:rsidRPr="00223FD9">
        <w:rPr>
          <w:rFonts w:ascii="Times New Roman" w:hAnsi="Times New Roman" w:cs="Times New Roman"/>
          <w:b/>
          <w:bCs/>
        </w:rPr>
        <w:t xml:space="preserve">Figure </w:t>
      </w:r>
      <w:r>
        <w:rPr>
          <w:rFonts w:ascii="Times New Roman" w:hAnsi="Times New Roman" w:cs="Times New Roman"/>
          <w:b/>
          <w:bCs/>
        </w:rPr>
        <w:t>2</w:t>
      </w:r>
      <w:r w:rsidRPr="00223FD9">
        <w:rPr>
          <w:rFonts w:ascii="Times New Roman" w:hAnsi="Times New Roman" w:cs="Times New Roman"/>
          <w:b/>
          <w:bCs/>
        </w:rPr>
        <w:t>.</w:t>
      </w:r>
      <w:r>
        <w:rPr>
          <w:rFonts w:ascii="Times New Roman" w:hAnsi="Times New Roman" w:cs="Times New Roman"/>
          <w:b/>
          <w:bCs/>
        </w:rPr>
        <w:t xml:space="preserve"> </w:t>
      </w:r>
      <w:r w:rsidR="00AB5EDF">
        <w:rPr>
          <w:rFonts w:ascii="Times New Roman" w:hAnsi="Times New Roman" w:cs="Times New Roman"/>
          <w:b/>
          <w:bCs/>
        </w:rPr>
        <w:t xml:space="preserve">Learning </w:t>
      </w:r>
      <w:r w:rsidR="004727AC">
        <w:rPr>
          <w:rFonts w:ascii="Times New Roman" w:hAnsi="Times New Roman" w:cs="Times New Roman"/>
          <w:b/>
          <w:bCs/>
        </w:rPr>
        <w:t xml:space="preserve">sample-level </w:t>
      </w:r>
      <w:r w:rsidR="00AB5EDF">
        <w:rPr>
          <w:rFonts w:ascii="Times New Roman" w:hAnsi="Times New Roman" w:cs="Times New Roman"/>
          <w:b/>
          <w:bCs/>
        </w:rPr>
        <w:t>phenotyp</w:t>
      </w:r>
      <w:r w:rsidR="00B143F7">
        <w:rPr>
          <w:rFonts w:ascii="Times New Roman" w:hAnsi="Times New Roman" w:cs="Times New Roman"/>
          <w:b/>
          <w:bCs/>
        </w:rPr>
        <w:t xml:space="preserve">ic </w:t>
      </w:r>
      <w:r w:rsidR="004727AC">
        <w:rPr>
          <w:rFonts w:ascii="Times New Roman" w:hAnsi="Times New Roman" w:cs="Times New Roman"/>
          <w:b/>
          <w:bCs/>
        </w:rPr>
        <w:t xml:space="preserve">difference </w:t>
      </w:r>
      <w:r w:rsidR="00B143F7">
        <w:rPr>
          <w:rFonts w:ascii="Times New Roman" w:hAnsi="Times New Roman" w:cs="Times New Roman"/>
          <w:b/>
          <w:bCs/>
        </w:rPr>
        <w:t>with</w:t>
      </w:r>
      <w:r w:rsidR="004727AC">
        <w:rPr>
          <w:rFonts w:ascii="Times New Roman" w:hAnsi="Times New Roman" w:cs="Times New Roman"/>
          <w:b/>
          <w:bCs/>
        </w:rPr>
        <w:t xml:space="preserve"> phenotype</w:t>
      </w:r>
      <w:r w:rsidR="00AB5EDF">
        <w:rPr>
          <w:rFonts w:ascii="Times New Roman" w:hAnsi="Times New Roman" w:cs="Times New Roman"/>
          <w:b/>
          <w:bCs/>
        </w:rPr>
        <w:t xml:space="preserve">-relevant </w:t>
      </w:r>
      <w:r w:rsidR="00B143F7">
        <w:rPr>
          <w:rFonts w:ascii="Times New Roman" w:hAnsi="Times New Roman" w:cs="Times New Roman"/>
          <w:b/>
          <w:bCs/>
        </w:rPr>
        <w:t>single cells</w:t>
      </w:r>
      <w:r w:rsidRPr="00223FD9">
        <w:rPr>
          <w:rFonts w:ascii="Times New Roman" w:hAnsi="Times New Roman" w:cs="Times New Roman"/>
          <w:b/>
          <w:bCs/>
        </w:rPr>
        <w:t xml:space="preserve">. </w:t>
      </w:r>
      <w:r w:rsidR="00AB5EDF" w:rsidRPr="00AB5EDF">
        <w:rPr>
          <w:rFonts w:ascii="Times New Roman" w:hAnsi="Times New Roman" w:cs="Times New Roman"/>
          <w:b/>
          <w:bCs/>
        </w:rPr>
        <w:t>a-</w:t>
      </w:r>
      <w:r w:rsidR="00CC7453">
        <w:rPr>
          <w:rFonts w:ascii="Times New Roman" w:hAnsi="Times New Roman" w:cs="Times New Roman"/>
          <w:b/>
          <w:bCs/>
        </w:rPr>
        <w:t>d</w:t>
      </w:r>
      <w:r w:rsidR="00AB5EDF">
        <w:rPr>
          <w:rFonts w:ascii="Times New Roman" w:hAnsi="Times New Roman" w:cs="Times New Roman"/>
        </w:rPr>
        <w:t xml:space="preserve">, </w:t>
      </w:r>
      <w:r w:rsidR="00BE56EE">
        <w:rPr>
          <w:rFonts w:ascii="Times New Roman" w:hAnsi="Times New Roman" w:cs="Times New Roman"/>
        </w:rPr>
        <w:t>P</w:t>
      </w:r>
      <w:r w:rsidR="00AB5EDF">
        <w:rPr>
          <w:rFonts w:ascii="Times New Roman" w:hAnsi="Times New Roman" w:cs="Times New Roman"/>
        </w:rPr>
        <w:t xml:space="preserve">redicting </w:t>
      </w:r>
      <w:r w:rsidR="00CB1512">
        <w:rPr>
          <w:rFonts w:ascii="Times New Roman" w:hAnsi="Times New Roman" w:cs="Times New Roman"/>
        </w:rPr>
        <w:t xml:space="preserve">ICB response in skin cancer using </w:t>
      </w:r>
      <w:r w:rsidR="00CC7453">
        <w:rPr>
          <w:rFonts w:ascii="Times New Roman" w:hAnsi="Times New Roman" w:cs="Times New Roman"/>
        </w:rPr>
        <w:t xml:space="preserve">a newly curated </w:t>
      </w:r>
      <w:r w:rsidR="00CB1512">
        <w:rPr>
          <w:rFonts w:ascii="Times New Roman" w:hAnsi="Times New Roman" w:cs="Times New Roman"/>
        </w:rPr>
        <w:t>signature derived from ICB-response-rel</w:t>
      </w:r>
      <w:r w:rsidR="003C7D88">
        <w:rPr>
          <w:rFonts w:ascii="Times New Roman" w:hAnsi="Times New Roman" w:cs="Times New Roman"/>
        </w:rPr>
        <w:t>ated</w:t>
      </w:r>
      <w:r w:rsidR="00CB1512">
        <w:rPr>
          <w:rFonts w:ascii="Times New Roman" w:hAnsi="Times New Roman" w:cs="Times New Roman"/>
        </w:rPr>
        <w:t xml:space="preserve"> CD8+ T-cells.</w:t>
      </w:r>
      <w:r w:rsidR="00BE56EE">
        <w:rPr>
          <w:rFonts w:ascii="Times New Roman" w:hAnsi="Times New Roman" w:cs="Times New Roman"/>
        </w:rPr>
        <w:t xml:space="preserve"> </w:t>
      </w:r>
      <w:r w:rsidR="00F06AA2" w:rsidRPr="00A55698">
        <w:rPr>
          <w:rFonts w:ascii="Times New Roman" w:hAnsi="Times New Roman" w:cs="Times New Roman"/>
          <w:b/>
          <w:bCs/>
        </w:rPr>
        <w:t>a</w:t>
      </w:r>
      <w:r w:rsidR="00BE56EE">
        <w:rPr>
          <w:rFonts w:ascii="Times New Roman" w:hAnsi="Times New Roman" w:cs="Times New Roman"/>
        </w:rPr>
        <w:t xml:space="preserve">, </w:t>
      </w:r>
      <w:r w:rsidR="00F06AA2">
        <w:rPr>
          <w:rFonts w:ascii="Times New Roman" w:hAnsi="Times New Roman" w:cs="Times New Roman"/>
        </w:rPr>
        <w:t xml:space="preserve">ratios of PENCIL predicted non-responder-related (NR) and responder-related CD8+ T-cells (R) in each sample. </w:t>
      </w:r>
      <w:r w:rsidR="00983DA8">
        <w:rPr>
          <w:rFonts w:ascii="Times New Roman" w:hAnsi="Times New Roman" w:cs="Times New Roman"/>
        </w:rPr>
        <w:t xml:space="preserve">Single tail </w:t>
      </w:r>
      <w:r w:rsidR="00983DA8" w:rsidRPr="00F15B3B">
        <w:rPr>
          <w:rFonts w:ascii="Times New Roman" w:hAnsi="Times New Roman" w:cs="Times New Roman"/>
          <w:color w:val="000000" w:themeColor="text1"/>
        </w:rPr>
        <w:t>Wilcoxon test p values are displayed</w:t>
      </w:r>
      <w:r w:rsidR="00983DA8">
        <w:rPr>
          <w:rFonts w:ascii="Times New Roman" w:hAnsi="Times New Roman" w:cs="Times New Roman"/>
          <w:color w:val="000000" w:themeColor="text1"/>
        </w:rPr>
        <w:t xml:space="preserve"> </w:t>
      </w:r>
      <w:r w:rsidR="000B6FD4">
        <w:rPr>
          <w:rFonts w:ascii="Times New Roman" w:hAnsi="Times New Roman" w:cs="Times New Roman"/>
          <w:color w:val="000000" w:themeColor="text1"/>
        </w:rPr>
        <w:t>testing</w:t>
      </w:r>
      <w:r w:rsidR="00983DA8">
        <w:rPr>
          <w:rFonts w:ascii="Times New Roman" w:hAnsi="Times New Roman" w:cs="Times New Roman"/>
          <w:color w:val="000000" w:themeColor="text1"/>
        </w:rPr>
        <w:t xml:space="preserve"> the hypothesis that </w:t>
      </w:r>
      <w:r w:rsidR="00F43AAD">
        <w:rPr>
          <w:rFonts w:ascii="Times New Roman" w:hAnsi="Times New Roman" w:cs="Times New Roman"/>
          <w:color w:val="000000" w:themeColor="text1"/>
        </w:rPr>
        <w:t>“</w:t>
      </w:r>
      <w:r w:rsidR="00F67883">
        <w:rPr>
          <w:rFonts w:ascii="Times New Roman" w:hAnsi="Times New Roman" w:cs="Times New Roman"/>
          <w:color w:val="000000" w:themeColor="text1"/>
        </w:rPr>
        <w:t>R-</w:t>
      </w:r>
      <w:r w:rsidR="00983DA8">
        <w:rPr>
          <w:rFonts w:ascii="Times New Roman" w:hAnsi="Times New Roman" w:cs="Times New Roman"/>
          <w:color w:val="000000" w:themeColor="text1"/>
        </w:rPr>
        <w:t>samples</w:t>
      </w:r>
      <w:r w:rsidR="00F43AAD">
        <w:rPr>
          <w:rFonts w:ascii="Times New Roman" w:hAnsi="Times New Roman" w:cs="Times New Roman"/>
          <w:color w:val="000000" w:themeColor="text1"/>
        </w:rPr>
        <w:t xml:space="preserve"> do not</w:t>
      </w:r>
      <w:r w:rsidR="00983DA8">
        <w:rPr>
          <w:rFonts w:ascii="Times New Roman" w:hAnsi="Times New Roman" w:cs="Times New Roman"/>
          <w:color w:val="000000" w:themeColor="text1"/>
        </w:rPr>
        <w:t xml:space="preserve"> have </w:t>
      </w:r>
      <w:r w:rsidR="005F54C9">
        <w:rPr>
          <w:rFonts w:ascii="Times New Roman" w:hAnsi="Times New Roman" w:cs="Times New Roman"/>
          <w:color w:val="000000" w:themeColor="text1"/>
        </w:rPr>
        <w:t xml:space="preserve">higher </w:t>
      </w:r>
      <w:r w:rsidR="00A53107">
        <w:rPr>
          <w:rFonts w:ascii="Times New Roman" w:hAnsi="Times New Roman" w:cs="Times New Roman"/>
          <w:color w:val="000000" w:themeColor="text1"/>
        </w:rPr>
        <w:t xml:space="preserve">proportion of </w:t>
      </w:r>
      <w:r w:rsidR="00F67883">
        <w:rPr>
          <w:rFonts w:ascii="Times New Roman" w:hAnsi="Times New Roman" w:cs="Times New Roman"/>
          <w:color w:val="000000" w:themeColor="text1"/>
        </w:rPr>
        <w:t>R-</w:t>
      </w:r>
      <w:r w:rsidR="00983DA8">
        <w:rPr>
          <w:rFonts w:ascii="Times New Roman" w:hAnsi="Times New Roman" w:cs="Times New Roman"/>
          <w:color w:val="000000" w:themeColor="text1"/>
        </w:rPr>
        <w:t xml:space="preserve">cells than </w:t>
      </w:r>
      <w:r w:rsidR="00F67883">
        <w:rPr>
          <w:rFonts w:ascii="Times New Roman" w:hAnsi="Times New Roman" w:cs="Times New Roman"/>
          <w:color w:val="000000" w:themeColor="text1"/>
        </w:rPr>
        <w:t>NR-</w:t>
      </w:r>
      <w:r w:rsidR="00A53107">
        <w:rPr>
          <w:rFonts w:ascii="Times New Roman" w:hAnsi="Times New Roman" w:cs="Times New Roman"/>
          <w:color w:val="000000" w:themeColor="text1"/>
        </w:rPr>
        <w:t>samples</w:t>
      </w:r>
      <w:r w:rsidR="00F43AAD">
        <w:rPr>
          <w:rFonts w:ascii="Times New Roman" w:hAnsi="Times New Roman" w:cs="Times New Roman"/>
          <w:color w:val="000000" w:themeColor="text1"/>
        </w:rPr>
        <w:t>”</w:t>
      </w:r>
      <w:r w:rsidR="00983DA8" w:rsidRPr="00F15B3B">
        <w:rPr>
          <w:rFonts w:ascii="Times New Roman" w:hAnsi="Times New Roman" w:cs="Times New Roman"/>
          <w:color w:val="000000" w:themeColor="text1"/>
        </w:rPr>
        <w:t>.</w:t>
      </w:r>
      <w:r w:rsidR="00006A4E">
        <w:rPr>
          <w:rFonts w:ascii="Times New Roman" w:hAnsi="Times New Roman" w:cs="Times New Roman"/>
          <w:color w:val="000000" w:themeColor="text1"/>
        </w:rPr>
        <w:t xml:space="preserve"> </w:t>
      </w:r>
      <w:r w:rsidR="00905AFC">
        <w:rPr>
          <w:rFonts w:ascii="Times New Roman" w:hAnsi="Times New Roman" w:cs="Times New Roman"/>
          <w:color w:val="000000" w:themeColor="text1"/>
        </w:rPr>
        <w:t xml:space="preserve">The </w:t>
      </w:r>
      <w:r w:rsidR="00905AFC">
        <w:rPr>
          <w:rFonts w:ascii="Times New Roman" w:hAnsi="Times New Roman" w:cs="Times New Roman"/>
        </w:rPr>
        <w:t xml:space="preserve">area under </w:t>
      </w:r>
      <w:r w:rsidR="00905AFC" w:rsidRPr="00276CD2">
        <w:rPr>
          <w:rFonts w:ascii="Times New Roman" w:hAnsi="Times New Roman" w:cs="Times New Roman"/>
        </w:rPr>
        <w:t>receiver operating characteristic curve</w:t>
      </w:r>
      <w:r w:rsidR="00905AFC">
        <w:rPr>
          <w:rFonts w:ascii="Times New Roman" w:hAnsi="Times New Roman" w:cs="Times New Roman"/>
        </w:rPr>
        <w:t>s</w:t>
      </w:r>
      <w:r w:rsidR="00905AFC">
        <w:rPr>
          <w:rFonts w:ascii="Times New Roman" w:hAnsi="Times New Roman" w:cs="Times New Roman"/>
        </w:rPr>
        <w:t xml:space="preserve"> (AUCs) </w:t>
      </w:r>
      <w:r w:rsidR="00905AFC">
        <w:rPr>
          <w:rFonts w:ascii="Times New Roman" w:hAnsi="Times New Roman" w:cs="Times New Roman"/>
        </w:rPr>
        <w:t xml:space="preserve">of prediction </w:t>
      </w:r>
      <w:r w:rsidR="00905AFC">
        <w:rPr>
          <w:rFonts w:ascii="Times New Roman" w:hAnsi="Times New Roman" w:cs="Times New Roman"/>
        </w:rPr>
        <w:t xml:space="preserve">was calculated using the proportion of </w:t>
      </w:r>
      <w:r w:rsidR="0086309F">
        <w:rPr>
          <w:rFonts w:ascii="Times New Roman" w:hAnsi="Times New Roman" w:cs="Times New Roman"/>
        </w:rPr>
        <w:t>R</w:t>
      </w:r>
      <w:r w:rsidR="00905AFC">
        <w:rPr>
          <w:rFonts w:ascii="Times New Roman" w:hAnsi="Times New Roman" w:cs="Times New Roman"/>
        </w:rPr>
        <w:t>-cells in each sample</w:t>
      </w:r>
      <w:r w:rsidR="00905AFC">
        <w:rPr>
          <w:rFonts w:ascii="Times New Roman" w:hAnsi="Times New Roman" w:cs="Times New Roman"/>
        </w:rPr>
        <w:t xml:space="preserve">. The accuracy (Acc.) </w:t>
      </w:r>
      <w:r w:rsidR="00905AFC">
        <w:rPr>
          <w:rFonts w:ascii="Times New Roman" w:hAnsi="Times New Roman" w:cs="Times New Roman"/>
        </w:rPr>
        <w:t>was calculated us</w:t>
      </w:r>
      <w:r w:rsidR="00905AFC">
        <w:rPr>
          <w:rFonts w:ascii="Times New Roman" w:hAnsi="Times New Roman" w:cs="Times New Roman"/>
        </w:rPr>
        <w:t xml:space="preserve">ing a cutoff of 50% of </w:t>
      </w:r>
      <w:r w:rsidR="00905AFC">
        <w:rPr>
          <w:rFonts w:ascii="Times New Roman" w:hAnsi="Times New Roman" w:cs="Times New Roman"/>
        </w:rPr>
        <w:t xml:space="preserve">the proportion of </w:t>
      </w:r>
      <w:r w:rsidR="0086309F">
        <w:rPr>
          <w:rFonts w:ascii="Times New Roman" w:hAnsi="Times New Roman" w:cs="Times New Roman"/>
        </w:rPr>
        <w:t>R</w:t>
      </w:r>
      <w:r w:rsidR="00905AFC">
        <w:rPr>
          <w:rFonts w:ascii="Times New Roman" w:hAnsi="Times New Roman" w:cs="Times New Roman"/>
        </w:rPr>
        <w:t>-cells</w:t>
      </w:r>
      <w:r w:rsidR="00905AFC">
        <w:rPr>
          <w:rFonts w:ascii="Times New Roman" w:hAnsi="Times New Roman" w:cs="Times New Roman"/>
        </w:rPr>
        <w:t xml:space="preserve"> in each sample.</w:t>
      </w:r>
      <w:r w:rsidR="00905AFC">
        <w:rPr>
          <w:rFonts w:ascii="Times New Roman" w:hAnsi="Times New Roman" w:cs="Times New Roman"/>
        </w:rPr>
        <w:t xml:space="preserve"> </w:t>
      </w:r>
      <w:r w:rsidR="00006A4E" w:rsidRPr="00006A4E">
        <w:rPr>
          <w:rFonts w:ascii="Times New Roman" w:hAnsi="Times New Roman" w:cs="Times New Roman"/>
          <w:b/>
          <w:bCs/>
          <w:color w:val="000000" w:themeColor="text1"/>
        </w:rPr>
        <w:t>b</w:t>
      </w:r>
      <w:r w:rsidR="00006A4E">
        <w:rPr>
          <w:rFonts w:ascii="Times New Roman" w:hAnsi="Times New Roman" w:cs="Times New Roman"/>
          <w:color w:val="000000" w:themeColor="text1"/>
        </w:rPr>
        <w:t>,</w:t>
      </w:r>
      <w:r w:rsidR="00006A4E" w:rsidRPr="00006A4E">
        <w:rPr>
          <w:rFonts w:ascii="Times New Roman" w:hAnsi="Times New Roman" w:cs="Times New Roman"/>
          <w:color w:val="000000" w:themeColor="text1"/>
        </w:rPr>
        <w:t xml:space="preserve"> Dot plots showing the expression levels of </w:t>
      </w:r>
      <w:r w:rsidR="00E10565">
        <w:rPr>
          <w:rFonts w:ascii="Times New Roman" w:hAnsi="Times New Roman" w:cs="Times New Roman"/>
          <w:color w:val="000000" w:themeColor="text1"/>
        </w:rPr>
        <w:t>the top 5 significantly differentially expressed</w:t>
      </w:r>
      <w:r w:rsidR="00006A4E" w:rsidRPr="00006A4E">
        <w:rPr>
          <w:rFonts w:ascii="Times New Roman" w:hAnsi="Times New Roman" w:cs="Times New Roman"/>
          <w:color w:val="000000" w:themeColor="text1"/>
        </w:rPr>
        <w:t xml:space="preserve"> genes of</w:t>
      </w:r>
      <w:r w:rsidR="00E10565">
        <w:rPr>
          <w:rFonts w:ascii="Times New Roman" w:hAnsi="Times New Roman" w:cs="Times New Roman"/>
          <w:color w:val="000000" w:themeColor="text1"/>
        </w:rPr>
        <w:t xml:space="preserve"> </w:t>
      </w:r>
      <w:r w:rsidR="00006A4E" w:rsidRPr="00006A4E">
        <w:rPr>
          <w:rFonts w:ascii="Times New Roman" w:hAnsi="Times New Roman" w:cs="Times New Roman"/>
          <w:color w:val="000000" w:themeColor="text1"/>
        </w:rPr>
        <w:t>PENCIL-predicted phenotypes. The size of the dot encodes the percentage of</w:t>
      </w:r>
      <w:r w:rsidR="00E10565">
        <w:rPr>
          <w:rFonts w:ascii="Times New Roman" w:hAnsi="Times New Roman" w:cs="Times New Roman"/>
          <w:color w:val="000000" w:themeColor="text1"/>
        </w:rPr>
        <w:t xml:space="preserve"> </w:t>
      </w:r>
      <w:r w:rsidR="00006A4E" w:rsidRPr="00006A4E">
        <w:rPr>
          <w:rFonts w:ascii="Times New Roman" w:hAnsi="Times New Roman" w:cs="Times New Roman"/>
          <w:color w:val="000000" w:themeColor="text1"/>
        </w:rPr>
        <w:t xml:space="preserve">cells expressing each gene, and the </w:t>
      </w:r>
      <w:r w:rsidR="00E10565" w:rsidRPr="00006A4E">
        <w:rPr>
          <w:rFonts w:ascii="Times New Roman" w:hAnsi="Times New Roman" w:cs="Times New Roman"/>
          <w:color w:val="000000" w:themeColor="text1"/>
        </w:rPr>
        <w:t>color</w:t>
      </w:r>
      <w:r w:rsidR="00006A4E" w:rsidRPr="00006A4E">
        <w:rPr>
          <w:rFonts w:ascii="Times New Roman" w:hAnsi="Times New Roman" w:cs="Times New Roman"/>
          <w:color w:val="000000" w:themeColor="text1"/>
        </w:rPr>
        <w:t xml:space="preserve"> encodes the average expression level.</w:t>
      </w:r>
      <w:r w:rsidR="00861118">
        <w:rPr>
          <w:rFonts w:ascii="Times New Roman" w:hAnsi="Times New Roman" w:cs="Times New Roman"/>
          <w:color w:val="000000" w:themeColor="text1"/>
        </w:rPr>
        <w:t xml:space="preserve"> An ICB response score was curated and defined as the difference of the gene set variation analysis score (GSVA) between the two sets of </w:t>
      </w:r>
      <w:r w:rsidR="00861118">
        <w:rPr>
          <w:rFonts w:ascii="Times New Roman" w:hAnsi="Times New Roman" w:cs="Times New Roman"/>
          <w:color w:val="000000" w:themeColor="text1"/>
        </w:rPr>
        <w:t>differentially expressed</w:t>
      </w:r>
      <w:r w:rsidR="00861118" w:rsidRPr="00006A4E">
        <w:rPr>
          <w:rFonts w:ascii="Times New Roman" w:hAnsi="Times New Roman" w:cs="Times New Roman"/>
          <w:color w:val="000000" w:themeColor="text1"/>
        </w:rPr>
        <w:t xml:space="preserve"> genes</w:t>
      </w:r>
      <w:r w:rsidR="00861118">
        <w:rPr>
          <w:rFonts w:ascii="Times New Roman" w:hAnsi="Times New Roman" w:cs="Times New Roman"/>
          <w:color w:val="000000" w:themeColor="text1"/>
        </w:rPr>
        <w:t>.</w:t>
      </w:r>
      <w:r w:rsidR="00861118" w:rsidRPr="00006A4E">
        <w:rPr>
          <w:rFonts w:ascii="Times New Roman" w:hAnsi="Times New Roman" w:cs="Times New Roman"/>
          <w:color w:val="000000" w:themeColor="text1"/>
        </w:rPr>
        <w:t xml:space="preserve"> </w:t>
      </w:r>
      <w:r w:rsidR="00861118" w:rsidRPr="00861118">
        <w:rPr>
          <w:rFonts w:ascii="Times New Roman" w:hAnsi="Times New Roman" w:cs="Times New Roman"/>
          <w:b/>
          <w:bCs/>
          <w:color w:val="000000" w:themeColor="text1"/>
        </w:rPr>
        <w:t>c</w:t>
      </w:r>
      <w:r w:rsidR="00861118">
        <w:rPr>
          <w:rFonts w:ascii="Times New Roman" w:hAnsi="Times New Roman" w:cs="Times New Roman"/>
          <w:color w:val="000000" w:themeColor="text1"/>
        </w:rPr>
        <w:t>,</w:t>
      </w:r>
      <w:r w:rsidR="00983DA8">
        <w:rPr>
          <w:rFonts w:ascii="Times New Roman" w:hAnsi="Times New Roman" w:cs="Times New Roman"/>
          <w:color w:val="000000" w:themeColor="text1"/>
        </w:rPr>
        <w:t xml:space="preserve"> </w:t>
      </w:r>
      <w:r w:rsidR="00F06AA2">
        <w:rPr>
          <w:rFonts w:ascii="Times New Roman" w:hAnsi="Times New Roman" w:cs="Times New Roman"/>
        </w:rPr>
        <w:t xml:space="preserve">The </w:t>
      </w:r>
      <w:r w:rsidR="00E06929" w:rsidRPr="00276CD2">
        <w:rPr>
          <w:rFonts w:ascii="Times New Roman" w:hAnsi="Times New Roman" w:cs="Times New Roman"/>
        </w:rPr>
        <w:t>receiver operating characteristic curve</w:t>
      </w:r>
      <w:r w:rsidR="00E06929">
        <w:rPr>
          <w:rFonts w:ascii="Times New Roman" w:hAnsi="Times New Roman" w:cs="Times New Roman"/>
        </w:rPr>
        <w:t>s</w:t>
      </w:r>
      <w:r w:rsidR="00E06929">
        <w:rPr>
          <w:rFonts w:ascii="Times New Roman" w:hAnsi="Times New Roman" w:cs="Times New Roman"/>
        </w:rPr>
        <w:t xml:space="preserve"> </w:t>
      </w:r>
      <w:r w:rsidR="00E06929">
        <w:rPr>
          <w:rFonts w:ascii="Times New Roman" w:hAnsi="Times New Roman" w:cs="Times New Roman"/>
        </w:rPr>
        <w:t xml:space="preserve">and </w:t>
      </w:r>
      <w:r w:rsidR="00EC67EA">
        <w:rPr>
          <w:rFonts w:ascii="Times New Roman" w:hAnsi="Times New Roman" w:cs="Times New Roman"/>
        </w:rPr>
        <w:t>AUCs</w:t>
      </w:r>
      <w:r w:rsidR="00E06929">
        <w:rPr>
          <w:rFonts w:ascii="Times New Roman" w:hAnsi="Times New Roman" w:cs="Times New Roman"/>
        </w:rPr>
        <w:t xml:space="preserve"> using the </w:t>
      </w:r>
      <w:r w:rsidR="00E06929">
        <w:rPr>
          <w:rFonts w:ascii="Times New Roman" w:hAnsi="Times New Roman" w:cs="Times New Roman"/>
          <w:color w:val="000000" w:themeColor="text1"/>
        </w:rPr>
        <w:t xml:space="preserve">score </w:t>
      </w:r>
      <w:r w:rsidR="00E06929">
        <w:rPr>
          <w:rFonts w:ascii="Times New Roman" w:hAnsi="Times New Roman" w:cs="Times New Roman"/>
          <w:color w:val="000000" w:themeColor="text1"/>
        </w:rPr>
        <w:t xml:space="preserve">to predict ICB response in the training and test sets. </w:t>
      </w:r>
      <w:r w:rsidR="00E06929" w:rsidRPr="00E06929">
        <w:rPr>
          <w:rFonts w:ascii="Times New Roman" w:hAnsi="Times New Roman" w:cs="Times New Roman"/>
          <w:b/>
          <w:bCs/>
          <w:color w:val="000000" w:themeColor="text1"/>
        </w:rPr>
        <w:t>d</w:t>
      </w:r>
      <w:r w:rsidR="00E06929">
        <w:rPr>
          <w:rFonts w:ascii="Times New Roman" w:hAnsi="Times New Roman" w:cs="Times New Roman"/>
          <w:color w:val="000000" w:themeColor="text1"/>
        </w:rPr>
        <w:t xml:space="preserve">, The </w:t>
      </w:r>
      <w:r w:rsidR="00E06929">
        <w:rPr>
          <w:rFonts w:ascii="Times New Roman" w:hAnsi="Times New Roman" w:cs="Times New Roman"/>
          <w:color w:val="000000" w:themeColor="text1"/>
        </w:rPr>
        <w:t>ICB response score</w:t>
      </w:r>
      <w:r w:rsidR="00E06929">
        <w:rPr>
          <w:rFonts w:ascii="Times New Roman" w:hAnsi="Times New Roman" w:cs="Times New Roman"/>
          <w:color w:val="000000" w:themeColor="text1"/>
        </w:rPr>
        <w:t xml:space="preserve"> distribution in </w:t>
      </w:r>
      <w:r w:rsidR="001D1648">
        <w:rPr>
          <w:rFonts w:ascii="Times New Roman" w:hAnsi="Times New Roman" w:cs="Times New Roman"/>
          <w:color w:val="000000" w:themeColor="text1"/>
        </w:rPr>
        <w:t>R- and NR-</w:t>
      </w:r>
      <w:r w:rsidR="00E06929">
        <w:rPr>
          <w:rFonts w:ascii="Times New Roman" w:hAnsi="Times New Roman" w:cs="Times New Roman"/>
          <w:color w:val="000000" w:themeColor="text1"/>
        </w:rPr>
        <w:t xml:space="preserve">samples in different data sets. </w:t>
      </w:r>
      <w:r w:rsidR="00EC67EA">
        <w:rPr>
          <w:rFonts w:ascii="Times New Roman" w:hAnsi="Times New Roman" w:cs="Times New Roman"/>
          <w:color w:val="000000" w:themeColor="text1"/>
        </w:rPr>
        <w:t>the a</w:t>
      </w:r>
      <w:r w:rsidR="00E06929">
        <w:rPr>
          <w:rFonts w:ascii="Times New Roman" w:hAnsi="Times New Roman" w:cs="Times New Roman"/>
          <w:color w:val="000000" w:themeColor="text1"/>
        </w:rPr>
        <w:t xml:space="preserve">ccuracy for prediction of ICB response was calculated using cutoff of </w:t>
      </w:r>
      <w:r w:rsidR="00E06929">
        <w:rPr>
          <w:rFonts w:ascii="Times New Roman" w:hAnsi="Times New Roman" w:cs="Times New Roman"/>
          <w:color w:val="000000" w:themeColor="text1"/>
        </w:rPr>
        <w:t>ICB response score</w:t>
      </w:r>
      <w:r w:rsidR="00E06929">
        <w:rPr>
          <w:rFonts w:ascii="Times New Roman" w:hAnsi="Times New Roman" w:cs="Times New Roman"/>
          <w:color w:val="000000" w:themeColor="text1"/>
        </w:rPr>
        <w:t xml:space="preserve"> at 0.</w:t>
      </w:r>
      <w:r w:rsidR="00E70755">
        <w:rPr>
          <w:rFonts w:ascii="Times New Roman" w:hAnsi="Times New Roman" w:cs="Times New Roman"/>
          <w:color w:val="000000" w:themeColor="text1"/>
        </w:rPr>
        <w:t xml:space="preserve"> </w:t>
      </w:r>
      <w:r w:rsidR="00E70755">
        <w:rPr>
          <w:rFonts w:ascii="Times New Roman" w:hAnsi="Times New Roman" w:cs="Times New Roman"/>
        </w:rPr>
        <w:t xml:space="preserve">Single tail </w:t>
      </w:r>
      <w:r w:rsidR="00E70755" w:rsidRPr="00F15B3B">
        <w:rPr>
          <w:rFonts w:ascii="Times New Roman" w:hAnsi="Times New Roman" w:cs="Times New Roman"/>
          <w:color w:val="000000" w:themeColor="text1"/>
        </w:rPr>
        <w:t>Wilcoxon test p values are displayed</w:t>
      </w:r>
      <w:r w:rsidR="00E70755">
        <w:rPr>
          <w:rFonts w:ascii="Times New Roman" w:hAnsi="Times New Roman" w:cs="Times New Roman"/>
          <w:color w:val="000000" w:themeColor="text1"/>
        </w:rPr>
        <w:t xml:space="preserve"> testing the hypothesis that </w:t>
      </w:r>
      <w:r w:rsidR="00F43AAD">
        <w:rPr>
          <w:rFonts w:ascii="Times New Roman" w:hAnsi="Times New Roman" w:cs="Times New Roman"/>
          <w:color w:val="000000" w:themeColor="text1"/>
        </w:rPr>
        <w:t>“</w:t>
      </w:r>
      <w:r w:rsidR="001D1648">
        <w:rPr>
          <w:rFonts w:ascii="Times New Roman" w:hAnsi="Times New Roman" w:cs="Times New Roman"/>
          <w:color w:val="000000" w:themeColor="text1"/>
        </w:rPr>
        <w:t>R-</w:t>
      </w:r>
      <w:r w:rsidR="00E70755">
        <w:rPr>
          <w:rFonts w:ascii="Times New Roman" w:hAnsi="Times New Roman" w:cs="Times New Roman"/>
          <w:color w:val="000000" w:themeColor="text1"/>
        </w:rPr>
        <w:t xml:space="preserve">samples </w:t>
      </w:r>
      <w:r w:rsidR="00F43AAD">
        <w:rPr>
          <w:rFonts w:ascii="Times New Roman" w:hAnsi="Times New Roman" w:cs="Times New Roman"/>
          <w:color w:val="000000" w:themeColor="text1"/>
        </w:rPr>
        <w:t xml:space="preserve">do not </w:t>
      </w:r>
      <w:r w:rsidR="00E70755">
        <w:rPr>
          <w:rFonts w:ascii="Times New Roman" w:hAnsi="Times New Roman" w:cs="Times New Roman"/>
          <w:color w:val="000000" w:themeColor="text1"/>
        </w:rPr>
        <w:t xml:space="preserve">have </w:t>
      </w:r>
      <w:r w:rsidR="005B6BC3">
        <w:rPr>
          <w:rFonts w:ascii="Times New Roman" w:hAnsi="Times New Roman" w:cs="Times New Roman"/>
          <w:color w:val="000000" w:themeColor="text1"/>
        </w:rPr>
        <w:t xml:space="preserve">higher </w:t>
      </w:r>
      <w:r w:rsidR="005B6BC3">
        <w:rPr>
          <w:rFonts w:ascii="Times New Roman" w:hAnsi="Times New Roman" w:cs="Times New Roman"/>
          <w:color w:val="000000" w:themeColor="text1"/>
        </w:rPr>
        <w:t>ICB response score</w:t>
      </w:r>
      <w:r w:rsidR="005B6BC3">
        <w:rPr>
          <w:rFonts w:ascii="Times New Roman" w:hAnsi="Times New Roman" w:cs="Times New Roman"/>
          <w:color w:val="000000" w:themeColor="text1"/>
        </w:rPr>
        <w:t>s</w:t>
      </w:r>
      <w:r w:rsidR="00E70755">
        <w:rPr>
          <w:rFonts w:ascii="Times New Roman" w:hAnsi="Times New Roman" w:cs="Times New Roman"/>
          <w:color w:val="000000" w:themeColor="text1"/>
        </w:rPr>
        <w:t xml:space="preserve"> than </w:t>
      </w:r>
      <w:r w:rsidR="001D1648">
        <w:rPr>
          <w:rFonts w:ascii="Times New Roman" w:hAnsi="Times New Roman" w:cs="Times New Roman"/>
          <w:color w:val="000000" w:themeColor="text1"/>
        </w:rPr>
        <w:t>NR-</w:t>
      </w:r>
      <w:r w:rsidR="00E70755">
        <w:rPr>
          <w:rFonts w:ascii="Times New Roman" w:hAnsi="Times New Roman" w:cs="Times New Roman"/>
          <w:color w:val="000000" w:themeColor="text1"/>
        </w:rPr>
        <w:t>samples</w:t>
      </w:r>
      <w:r w:rsidR="00F43AAD">
        <w:rPr>
          <w:rFonts w:ascii="Times New Roman" w:hAnsi="Times New Roman" w:cs="Times New Roman"/>
          <w:color w:val="000000" w:themeColor="text1"/>
        </w:rPr>
        <w:t>”</w:t>
      </w:r>
      <w:r w:rsidR="00E70755" w:rsidRPr="00F15B3B">
        <w:rPr>
          <w:rFonts w:ascii="Times New Roman" w:hAnsi="Times New Roman" w:cs="Times New Roman"/>
          <w:color w:val="000000" w:themeColor="text1"/>
        </w:rPr>
        <w:t>.</w:t>
      </w:r>
      <w:r w:rsidR="00AC6A93" w:rsidRPr="00AC6A93">
        <w:rPr>
          <w:rFonts w:ascii="Times New Roman" w:hAnsi="Times New Roman" w:cs="Times New Roman"/>
          <w:color w:val="000000" w:themeColor="text1"/>
        </w:rPr>
        <w:t xml:space="preserve"> </w:t>
      </w:r>
      <w:r w:rsidR="00DA73E2">
        <w:rPr>
          <w:rFonts w:ascii="Times New Roman" w:hAnsi="Times New Roman" w:cs="Times New Roman"/>
          <w:color w:val="000000" w:themeColor="text1"/>
        </w:rPr>
        <w:t>T</w:t>
      </w:r>
      <w:r w:rsidR="00AC6A93" w:rsidRPr="00D77424">
        <w:rPr>
          <w:rFonts w:ascii="Times New Roman" w:hAnsi="Times New Roman" w:cs="Times New Roman"/>
          <w:color w:val="000000" w:themeColor="text1"/>
        </w:rPr>
        <w:t xml:space="preserve">he upper and lower boundaries signify the first and third quartiles, correspondingly, the central line denotes the median, and the whiskers </w:t>
      </w:r>
      <w:r w:rsidR="00AC6A93" w:rsidRPr="003A32AF">
        <w:rPr>
          <w:rFonts w:ascii="Times New Roman" w:hAnsi="Times New Roman" w:cs="Times New Roman"/>
          <w:color w:val="000000" w:themeColor="text1"/>
        </w:rPr>
        <w:t>stretch to the most distant data points not classified as outliers (within 1.5 times the interquartile range)</w:t>
      </w:r>
      <w:r w:rsidR="00AC6A93" w:rsidRPr="00D77424">
        <w:rPr>
          <w:rFonts w:ascii="Times New Roman" w:hAnsi="Times New Roman" w:cs="Times New Roman"/>
          <w:color w:val="000000" w:themeColor="text1"/>
        </w:rPr>
        <w:t>.</w:t>
      </w:r>
      <w:r w:rsidR="00E06929">
        <w:rPr>
          <w:rFonts w:ascii="Times New Roman" w:hAnsi="Times New Roman" w:cs="Times New Roman"/>
          <w:color w:val="000000" w:themeColor="text1"/>
        </w:rPr>
        <w:t xml:space="preserve"> </w:t>
      </w:r>
      <w:r w:rsidR="00017FCA" w:rsidRPr="00017FCA">
        <w:rPr>
          <w:rFonts w:ascii="Times New Roman" w:hAnsi="Times New Roman" w:cs="Times New Roman"/>
          <w:b/>
          <w:bCs/>
        </w:rPr>
        <w:t>e</w:t>
      </w:r>
      <w:r w:rsidR="00CC7453" w:rsidRPr="00017FCA">
        <w:rPr>
          <w:rFonts w:ascii="Times New Roman" w:hAnsi="Times New Roman" w:cs="Times New Roman"/>
          <w:b/>
          <w:bCs/>
        </w:rPr>
        <w:t>-</w:t>
      </w:r>
      <w:proofErr w:type="spellStart"/>
      <w:r w:rsidR="00017FCA" w:rsidRPr="00017FCA">
        <w:rPr>
          <w:rFonts w:ascii="Times New Roman" w:hAnsi="Times New Roman" w:cs="Times New Roman"/>
          <w:b/>
          <w:bCs/>
        </w:rPr>
        <w:t>i</w:t>
      </w:r>
      <w:proofErr w:type="spellEnd"/>
      <w:r w:rsidR="00017FCA">
        <w:rPr>
          <w:rFonts w:ascii="Times New Roman" w:hAnsi="Times New Roman" w:cs="Times New Roman"/>
        </w:rPr>
        <w:t xml:space="preserve">, </w:t>
      </w:r>
      <w:r w:rsidR="00BE56EE">
        <w:rPr>
          <w:rFonts w:ascii="Times New Roman" w:hAnsi="Times New Roman" w:cs="Times New Roman"/>
        </w:rPr>
        <w:t>C</w:t>
      </w:r>
      <w:r w:rsidR="00017FCA">
        <w:rPr>
          <w:rFonts w:ascii="Times New Roman" w:hAnsi="Times New Roman" w:cs="Times New Roman"/>
        </w:rPr>
        <w:t>haracteri</w:t>
      </w:r>
      <w:r w:rsidR="006A3C19">
        <w:rPr>
          <w:rFonts w:ascii="Times New Roman" w:hAnsi="Times New Roman" w:cs="Times New Roman"/>
        </w:rPr>
        <w:t>zi</w:t>
      </w:r>
      <w:r w:rsidR="00017FCA">
        <w:rPr>
          <w:rFonts w:ascii="Times New Roman" w:hAnsi="Times New Roman" w:cs="Times New Roman"/>
        </w:rPr>
        <w:t>ng tumor-tissue</w:t>
      </w:r>
      <w:r w:rsidR="001D1648">
        <w:rPr>
          <w:rFonts w:ascii="Times New Roman" w:hAnsi="Times New Roman" w:cs="Times New Roman"/>
        </w:rPr>
        <w:t xml:space="preserve">-related </w:t>
      </w:r>
      <w:r w:rsidR="00017FCA">
        <w:rPr>
          <w:rFonts w:ascii="Times New Roman" w:hAnsi="Times New Roman" w:cs="Times New Roman"/>
        </w:rPr>
        <w:t>CD8+ T-cells.</w:t>
      </w:r>
      <w:r w:rsidR="00BE56EE">
        <w:rPr>
          <w:rFonts w:ascii="Times New Roman" w:hAnsi="Times New Roman" w:cs="Times New Roman"/>
        </w:rPr>
        <w:t xml:space="preserve"> </w:t>
      </w:r>
      <w:r w:rsidR="00395FE9" w:rsidRPr="00395FE9">
        <w:rPr>
          <w:rFonts w:ascii="Times New Roman" w:hAnsi="Times New Roman" w:cs="Times New Roman"/>
          <w:b/>
          <w:bCs/>
        </w:rPr>
        <w:t>e</w:t>
      </w:r>
      <w:r w:rsidR="00395FE9">
        <w:rPr>
          <w:rFonts w:ascii="Times New Roman" w:hAnsi="Times New Roman" w:cs="Times New Roman"/>
        </w:rPr>
        <w:t xml:space="preserve">, </w:t>
      </w:r>
      <w:r w:rsidR="00395FE9" w:rsidRPr="00395FE9">
        <w:rPr>
          <w:rFonts w:ascii="Times New Roman" w:hAnsi="Times New Roman" w:cs="Times New Roman"/>
        </w:rPr>
        <w:t>UMAP showing the cells using the top 2000</w:t>
      </w:r>
      <w:r w:rsidR="00395FE9">
        <w:rPr>
          <w:rFonts w:ascii="Times New Roman" w:hAnsi="Times New Roman" w:cs="Times New Roman"/>
        </w:rPr>
        <w:t xml:space="preserve"> H</w:t>
      </w:r>
      <w:r w:rsidR="00395FE9" w:rsidRPr="00395FE9">
        <w:rPr>
          <w:rFonts w:ascii="Times New Roman" w:hAnsi="Times New Roman" w:cs="Times New Roman"/>
        </w:rPr>
        <w:t>VGs</w:t>
      </w:r>
      <w:r w:rsidR="00395FE9">
        <w:rPr>
          <w:rFonts w:ascii="Times New Roman" w:hAnsi="Times New Roman" w:cs="Times New Roman"/>
        </w:rPr>
        <w:t xml:space="preserve"> for the training data (GSE139324)</w:t>
      </w:r>
      <w:r w:rsidR="00395FE9" w:rsidRPr="00395FE9">
        <w:rPr>
          <w:rFonts w:ascii="Times New Roman" w:hAnsi="Times New Roman" w:cs="Times New Roman"/>
        </w:rPr>
        <w:t>. Cell number in parentheses.</w:t>
      </w:r>
      <w:r w:rsidR="008F7E1C" w:rsidRPr="008F7E1C">
        <w:rPr>
          <w:rFonts w:ascii="Times New Roman" w:hAnsi="Times New Roman" w:cs="Times New Roman"/>
          <w:b/>
          <w:bCs/>
        </w:rPr>
        <w:t xml:space="preserve"> </w:t>
      </w:r>
      <w:r w:rsidR="008F7E1C">
        <w:rPr>
          <w:rFonts w:ascii="Times New Roman" w:hAnsi="Times New Roman" w:cs="Times New Roman"/>
          <w:b/>
          <w:bCs/>
        </w:rPr>
        <w:t>f</w:t>
      </w:r>
      <w:r w:rsidR="008F7E1C">
        <w:rPr>
          <w:rFonts w:ascii="Times New Roman" w:hAnsi="Times New Roman" w:cs="Times New Roman"/>
        </w:rPr>
        <w:t xml:space="preserve">, ratios of PENCIL predicted </w:t>
      </w:r>
      <w:r w:rsidR="008F7E1C">
        <w:rPr>
          <w:rFonts w:ascii="Times New Roman" w:hAnsi="Times New Roman" w:cs="Times New Roman"/>
        </w:rPr>
        <w:t>tumor-tissue</w:t>
      </w:r>
      <w:r w:rsidR="008F7E1C">
        <w:rPr>
          <w:rFonts w:ascii="Times New Roman" w:hAnsi="Times New Roman" w:cs="Times New Roman"/>
        </w:rPr>
        <w:t>-related CD8+ T-cells (</w:t>
      </w:r>
      <w:r w:rsidR="008F7E1C">
        <w:rPr>
          <w:rFonts w:ascii="Times New Roman" w:hAnsi="Times New Roman" w:cs="Times New Roman"/>
        </w:rPr>
        <w:t xml:space="preserve">Tumor) </w:t>
      </w:r>
      <w:r w:rsidR="008F7E1C">
        <w:rPr>
          <w:rFonts w:ascii="Times New Roman" w:hAnsi="Times New Roman" w:cs="Times New Roman"/>
        </w:rPr>
        <w:t xml:space="preserve">and </w:t>
      </w:r>
      <w:r w:rsidR="008F7E1C">
        <w:rPr>
          <w:rFonts w:ascii="Times New Roman" w:hAnsi="Times New Roman" w:cs="Times New Roman"/>
        </w:rPr>
        <w:t>PBMC</w:t>
      </w:r>
      <w:r w:rsidR="008F7E1C">
        <w:rPr>
          <w:rFonts w:ascii="Times New Roman" w:hAnsi="Times New Roman" w:cs="Times New Roman"/>
        </w:rPr>
        <w:t>-related CD8+ T-cells (</w:t>
      </w:r>
      <w:r w:rsidR="008F7E1C">
        <w:rPr>
          <w:rFonts w:ascii="Times New Roman" w:hAnsi="Times New Roman" w:cs="Times New Roman"/>
        </w:rPr>
        <w:t>PBMC</w:t>
      </w:r>
      <w:r w:rsidR="008F7E1C">
        <w:rPr>
          <w:rFonts w:ascii="Times New Roman" w:hAnsi="Times New Roman" w:cs="Times New Roman"/>
        </w:rPr>
        <w:t>) in each sample.</w:t>
      </w:r>
      <w:r w:rsidR="00227362">
        <w:rPr>
          <w:rFonts w:ascii="Times New Roman" w:hAnsi="Times New Roman" w:cs="Times New Roman"/>
        </w:rPr>
        <w:t xml:space="preserve"> </w:t>
      </w:r>
      <w:r w:rsidR="00227362" w:rsidRPr="00227362">
        <w:rPr>
          <w:rFonts w:ascii="Times New Roman" w:hAnsi="Times New Roman" w:cs="Times New Roman"/>
          <w:b/>
          <w:bCs/>
        </w:rPr>
        <w:t>g</w:t>
      </w:r>
      <w:r w:rsidR="00227362">
        <w:rPr>
          <w:rFonts w:ascii="Times New Roman" w:hAnsi="Times New Roman" w:cs="Times New Roman"/>
        </w:rPr>
        <w:t xml:space="preserve">, the top 10 enriched pathways of significantly highly expressed genes in </w:t>
      </w:r>
      <w:r w:rsidR="00227362">
        <w:rPr>
          <w:rFonts w:ascii="Times New Roman" w:hAnsi="Times New Roman" w:cs="Times New Roman"/>
        </w:rPr>
        <w:t xml:space="preserve">PENCIL predicted </w:t>
      </w:r>
      <w:r w:rsidR="0092133C">
        <w:rPr>
          <w:rFonts w:ascii="Times New Roman" w:hAnsi="Times New Roman" w:cs="Times New Roman"/>
        </w:rPr>
        <w:t>Tumor</w:t>
      </w:r>
      <w:r w:rsidR="00227362">
        <w:rPr>
          <w:rFonts w:ascii="Times New Roman" w:hAnsi="Times New Roman" w:cs="Times New Roman"/>
        </w:rPr>
        <w:t>-cells</w:t>
      </w:r>
      <w:r w:rsidR="00227362">
        <w:rPr>
          <w:rFonts w:ascii="Times New Roman" w:hAnsi="Times New Roman" w:cs="Times New Roman"/>
        </w:rPr>
        <w:t xml:space="preserve"> (left panel) and </w:t>
      </w:r>
      <w:r w:rsidR="00227362">
        <w:rPr>
          <w:rFonts w:ascii="Times New Roman" w:hAnsi="Times New Roman" w:cs="Times New Roman"/>
        </w:rPr>
        <w:t>PBMC</w:t>
      </w:r>
      <w:r w:rsidR="0092133C">
        <w:rPr>
          <w:rFonts w:ascii="Times New Roman" w:hAnsi="Times New Roman" w:cs="Times New Roman"/>
        </w:rPr>
        <w:t>-</w:t>
      </w:r>
      <w:r w:rsidR="00227362">
        <w:rPr>
          <w:rFonts w:ascii="Times New Roman" w:hAnsi="Times New Roman" w:cs="Times New Roman"/>
        </w:rPr>
        <w:t>cells</w:t>
      </w:r>
      <w:r w:rsidR="00227362">
        <w:rPr>
          <w:rFonts w:ascii="Times New Roman" w:hAnsi="Times New Roman" w:cs="Times New Roman"/>
        </w:rPr>
        <w:t xml:space="preserve"> (right panel). </w:t>
      </w:r>
      <w:r w:rsidR="00227362" w:rsidRPr="00227362">
        <w:rPr>
          <w:rFonts w:ascii="Times New Roman" w:hAnsi="Times New Roman" w:cs="Times New Roman"/>
          <w:b/>
          <w:bCs/>
        </w:rPr>
        <w:t>h</w:t>
      </w:r>
      <w:r w:rsidR="00227362">
        <w:rPr>
          <w:rFonts w:ascii="Times New Roman" w:hAnsi="Times New Roman" w:cs="Times New Roman"/>
        </w:rPr>
        <w:t xml:space="preserve">, </w:t>
      </w:r>
      <w:proofErr w:type="spellStart"/>
      <w:r w:rsidR="00227362">
        <w:rPr>
          <w:rFonts w:ascii="Times New Roman" w:hAnsi="Times New Roman" w:cs="Times New Roman"/>
        </w:rPr>
        <w:t>UCell</w:t>
      </w:r>
      <w:proofErr w:type="spellEnd"/>
      <w:r w:rsidR="00227362">
        <w:rPr>
          <w:rFonts w:ascii="Times New Roman" w:hAnsi="Times New Roman" w:cs="Times New Roman"/>
        </w:rPr>
        <w:t xml:space="preserve"> score of three well-known anti-tumor immune signatures. </w:t>
      </w:r>
      <w:proofErr w:type="spellStart"/>
      <w:r w:rsidR="00227362" w:rsidRPr="00227362">
        <w:rPr>
          <w:rFonts w:ascii="Times New Roman" w:hAnsi="Times New Roman" w:cs="Times New Roman"/>
          <w:b/>
          <w:bCs/>
        </w:rPr>
        <w:t>i</w:t>
      </w:r>
      <w:proofErr w:type="spellEnd"/>
      <w:r w:rsidR="00227362">
        <w:rPr>
          <w:rFonts w:ascii="Times New Roman" w:hAnsi="Times New Roman" w:cs="Times New Roman"/>
        </w:rPr>
        <w:t xml:space="preserve">, </w:t>
      </w:r>
      <w:r w:rsidR="00F24E85">
        <w:rPr>
          <w:rFonts w:ascii="Times New Roman" w:hAnsi="Times New Roman" w:cs="Times New Roman"/>
        </w:rPr>
        <w:t>E</w:t>
      </w:r>
      <w:r w:rsidR="00227362">
        <w:rPr>
          <w:rFonts w:ascii="Times New Roman" w:hAnsi="Times New Roman" w:cs="Times New Roman"/>
        </w:rPr>
        <w:t>xpression levels of three immune check genes.</w:t>
      </w:r>
    </w:p>
    <w:p w14:paraId="042DBBBF" w14:textId="77777777" w:rsidR="00CD7A3A" w:rsidRDefault="00CD7A3A" w:rsidP="00CD7A3A">
      <w:pPr>
        <w:spacing w:line="360" w:lineRule="auto"/>
        <w:rPr>
          <w:rFonts w:ascii="Times New Roman" w:hAnsi="Times New Roman" w:cs="Times New Roman"/>
        </w:rPr>
      </w:pPr>
    </w:p>
    <w:p w14:paraId="7F0C9007" w14:textId="77C75E52" w:rsidR="00CD7A3A" w:rsidRPr="00FD4C42" w:rsidRDefault="00FD4C42" w:rsidP="00CD7A3A">
      <w:pPr>
        <w:spacing w:line="360" w:lineRule="auto"/>
        <w:rPr>
          <w:rFonts w:ascii="Times New Roman" w:hAnsi="Times New Roman" w:cs="Times New Roman"/>
          <w:b/>
          <w:bCs/>
        </w:rPr>
      </w:pPr>
      <w:r w:rsidRPr="00FD4C42">
        <w:rPr>
          <w:rFonts w:ascii="Times New Roman" w:hAnsi="Times New Roman" w:cs="Times New Roman"/>
          <w:b/>
          <w:bCs/>
        </w:rPr>
        <w:t>PENCIL may overfit data in some cases</w:t>
      </w:r>
    </w:p>
    <w:p w14:paraId="07A2D35F" w14:textId="06287F7D" w:rsidR="00D72C31" w:rsidRDefault="00D72C31" w:rsidP="00D72C31">
      <w:pPr>
        <w:spacing w:line="360" w:lineRule="auto"/>
        <w:ind w:firstLine="720"/>
        <w:rPr>
          <w:rFonts w:ascii="Times New Roman" w:hAnsi="Times New Roman" w:cs="Times New Roman"/>
        </w:rPr>
      </w:pPr>
      <w:r w:rsidRPr="00D72C31">
        <w:rPr>
          <w:rFonts w:ascii="Times New Roman" w:hAnsi="Times New Roman" w:cs="Times New Roman"/>
        </w:rPr>
        <w:t xml:space="preserve">We expanded the application of PENCIL to additional phenotypes and datasets. In one experiment, we evaluated PENCIL's ability to predict sex-related CD8+ T-cells in skin cancer, </w:t>
      </w:r>
      <w:r w:rsidRPr="00D72C31">
        <w:rPr>
          <w:rFonts w:ascii="Times New Roman" w:hAnsi="Times New Roman" w:cs="Times New Roman"/>
        </w:rPr>
        <w:lastRenderedPageBreak/>
        <w:t>and in another, we tested its capability to predict HPV-infection-related CD8+ T-cells in HNSCC. Intriguingly, PENCIL consistently demonstrated exceptional performance in predicting phenotype-relevant cells on the training data (AUC = 0.99-1; acc. = 0.96-1</w:t>
      </w:r>
      <w:r>
        <w:rPr>
          <w:rFonts w:ascii="Times New Roman" w:hAnsi="Times New Roman" w:cs="Times New Roman"/>
        </w:rPr>
        <w:t xml:space="preserve">; </w:t>
      </w:r>
      <w:r w:rsidRPr="00D72C31">
        <w:rPr>
          <w:rFonts w:ascii="Times New Roman" w:hAnsi="Times New Roman" w:cs="Times New Roman"/>
          <w:b/>
          <w:bCs/>
        </w:rPr>
        <w:t>Fig. 3</w:t>
      </w:r>
      <w:r w:rsidRPr="00D72C31">
        <w:rPr>
          <w:rFonts w:ascii="Times New Roman" w:hAnsi="Times New Roman" w:cs="Times New Roman"/>
        </w:rPr>
        <w:t>). However, its performance on the test data in both experiments was notably suboptimal, showing statistically insignificant cell ratio differences between phenotypic labels (p = 0.39-1), and variable predictive power for the phenotype (AUC = 0.32-0.67; acc. = 0-0.76</w:t>
      </w:r>
      <w:r>
        <w:rPr>
          <w:rFonts w:ascii="Times New Roman" w:hAnsi="Times New Roman" w:cs="Times New Roman"/>
        </w:rPr>
        <w:t xml:space="preserve">; </w:t>
      </w:r>
      <w:r w:rsidRPr="00D72C31">
        <w:rPr>
          <w:rFonts w:ascii="Times New Roman" w:hAnsi="Times New Roman" w:cs="Times New Roman"/>
          <w:b/>
          <w:bCs/>
        </w:rPr>
        <w:t>Fig. 3</w:t>
      </w:r>
      <w:r w:rsidRPr="00D72C31">
        <w:rPr>
          <w:rFonts w:ascii="Times New Roman" w:hAnsi="Times New Roman" w:cs="Times New Roman"/>
        </w:rPr>
        <w:t>).</w:t>
      </w:r>
      <w:r w:rsidR="00E40A0B">
        <w:rPr>
          <w:rFonts w:ascii="Times New Roman" w:hAnsi="Times New Roman" w:cs="Times New Roman"/>
        </w:rPr>
        <w:tab/>
      </w:r>
    </w:p>
    <w:p w14:paraId="4C3E11B7" w14:textId="77777777" w:rsidR="00EE24E2" w:rsidRDefault="00EE24E2" w:rsidP="00CD7A3A">
      <w:pPr>
        <w:spacing w:line="360" w:lineRule="auto"/>
        <w:rPr>
          <w:rFonts w:ascii="Times New Roman" w:hAnsi="Times New Roman" w:cs="Times New Roman"/>
        </w:rPr>
      </w:pPr>
    </w:p>
    <w:p w14:paraId="6EC9E25E" w14:textId="14A35856" w:rsidR="00FD4C42" w:rsidRDefault="00D12783" w:rsidP="00FD4C4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980A126" wp14:editId="10143473">
            <wp:extent cx="5257800" cy="3886200"/>
            <wp:effectExtent l="0" t="0" r="0" b="0"/>
            <wp:docPr id="1833545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45956" name="Picture 1833545956"/>
                    <pic:cNvPicPr/>
                  </pic:nvPicPr>
                  <pic:blipFill>
                    <a:blip r:embed="rId10">
                      <a:extLst>
                        <a:ext uri="{28A0092B-C50C-407E-A947-70E740481C1C}">
                          <a14:useLocalDpi xmlns:a14="http://schemas.microsoft.com/office/drawing/2010/main" val="0"/>
                        </a:ext>
                      </a:extLst>
                    </a:blip>
                    <a:stretch>
                      <a:fillRect/>
                    </a:stretch>
                  </pic:blipFill>
                  <pic:spPr>
                    <a:xfrm>
                      <a:off x="0" y="0"/>
                      <a:ext cx="5257800" cy="3886200"/>
                    </a:xfrm>
                    <a:prstGeom prst="rect">
                      <a:avLst/>
                    </a:prstGeom>
                  </pic:spPr>
                </pic:pic>
              </a:graphicData>
            </a:graphic>
          </wp:inline>
        </w:drawing>
      </w:r>
    </w:p>
    <w:p w14:paraId="5B9D49A2" w14:textId="77777777" w:rsidR="00FD4C42" w:rsidRDefault="00FD4C42" w:rsidP="00FD4C42">
      <w:pPr>
        <w:spacing w:line="360" w:lineRule="auto"/>
        <w:jc w:val="center"/>
        <w:rPr>
          <w:rFonts w:ascii="Times New Roman" w:hAnsi="Times New Roman" w:cs="Times New Roman"/>
        </w:rPr>
      </w:pPr>
    </w:p>
    <w:p w14:paraId="607A9A18" w14:textId="617B1C1E" w:rsidR="00FD4C42" w:rsidRDefault="00FD4C42" w:rsidP="00FD4C42">
      <w:pPr>
        <w:spacing w:line="360" w:lineRule="auto"/>
        <w:rPr>
          <w:rFonts w:ascii="Times New Roman" w:hAnsi="Times New Roman" w:cs="Times New Roman"/>
        </w:rPr>
      </w:pPr>
      <w:r w:rsidRPr="00223FD9">
        <w:rPr>
          <w:rFonts w:ascii="Times New Roman" w:hAnsi="Times New Roman" w:cs="Times New Roman"/>
          <w:b/>
          <w:bCs/>
        </w:rPr>
        <w:t xml:space="preserve">Figure </w:t>
      </w:r>
      <w:r w:rsidR="00166CF8">
        <w:rPr>
          <w:rFonts w:ascii="Times New Roman" w:hAnsi="Times New Roman" w:cs="Times New Roman"/>
          <w:b/>
          <w:bCs/>
        </w:rPr>
        <w:t>3</w:t>
      </w:r>
      <w:r w:rsidRPr="00223FD9">
        <w:rPr>
          <w:rFonts w:ascii="Times New Roman" w:hAnsi="Times New Roman" w:cs="Times New Roman"/>
          <w:b/>
          <w:bCs/>
        </w:rPr>
        <w:t>.</w:t>
      </w:r>
      <w:r>
        <w:rPr>
          <w:rFonts w:ascii="Times New Roman" w:hAnsi="Times New Roman" w:cs="Times New Roman"/>
          <w:b/>
          <w:bCs/>
        </w:rPr>
        <w:t xml:space="preserve"> </w:t>
      </w:r>
      <w:r w:rsidR="00E02C7C">
        <w:rPr>
          <w:rFonts w:ascii="Times New Roman" w:hAnsi="Times New Roman" w:cs="Times New Roman"/>
          <w:b/>
          <w:bCs/>
        </w:rPr>
        <w:t>Performance of</w:t>
      </w:r>
      <w:r w:rsidR="00166CF8">
        <w:rPr>
          <w:rFonts w:ascii="Times New Roman" w:hAnsi="Times New Roman" w:cs="Times New Roman"/>
          <w:b/>
          <w:bCs/>
        </w:rPr>
        <w:t xml:space="preserve"> PENCIL </w:t>
      </w:r>
      <w:r>
        <w:rPr>
          <w:rFonts w:ascii="Times New Roman" w:hAnsi="Times New Roman" w:cs="Times New Roman"/>
          <w:b/>
          <w:bCs/>
        </w:rPr>
        <w:t>in identifying sex or HPV-infection</w:t>
      </w:r>
      <w:r w:rsidR="00A121D2">
        <w:rPr>
          <w:rFonts w:ascii="Times New Roman" w:hAnsi="Times New Roman" w:cs="Times New Roman"/>
          <w:b/>
          <w:bCs/>
        </w:rPr>
        <w:t>-</w:t>
      </w:r>
      <w:r>
        <w:rPr>
          <w:rFonts w:ascii="Times New Roman" w:hAnsi="Times New Roman" w:cs="Times New Roman"/>
          <w:b/>
          <w:bCs/>
        </w:rPr>
        <w:t>relevant CD8</w:t>
      </w:r>
      <w:r w:rsidR="00442B6B">
        <w:rPr>
          <w:rFonts w:ascii="Times New Roman" w:hAnsi="Times New Roman" w:cs="Times New Roman"/>
          <w:b/>
          <w:bCs/>
        </w:rPr>
        <w:t xml:space="preserve">+ </w:t>
      </w:r>
      <w:r>
        <w:rPr>
          <w:rFonts w:ascii="Times New Roman" w:hAnsi="Times New Roman" w:cs="Times New Roman"/>
          <w:b/>
          <w:bCs/>
        </w:rPr>
        <w:t>T</w:t>
      </w:r>
      <w:r w:rsidR="00442B6B">
        <w:rPr>
          <w:rFonts w:ascii="Times New Roman" w:hAnsi="Times New Roman" w:cs="Times New Roman"/>
          <w:b/>
          <w:bCs/>
        </w:rPr>
        <w:t>-</w:t>
      </w:r>
      <w:r>
        <w:rPr>
          <w:rFonts w:ascii="Times New Roman" w:hAnsi="Times New Roman" w:cs="Times New Roman"/>
          <w:b/>
          <w:bCs/>
        </w:rPr>
        <w:t>cells.</w:t>
      </w:r>
      <w:r w:rsidR="00D12783">
        <w:rPr>
          <w:rFonts w:ascii="Times New Roman" w:hAnsi="Times New Roman" w:cs="Times New Roman"/>
          <w:b/>
          <w:bCs/>
        </w:rPr>
        <w:t xml:space="preserve"> a</w:t>
      </w:r>
      <w:r w:rsidR="00D12783" w:rsidRPr="00D12783">
        <w:rPr>
          <w:rFonts w:ascii="Times New Roman" w:hAnsi="Times New Roman" w:cs="Times New Roman"/>
        </w:rPr>
        <w:t>,</w:t>
      </w:r>
      <w:r w:rsidR="00A74CFD">
        <w:rPr>
          <w:rFonts w:ascii="Times New Roman" w:hAnsi="Times New Roman" w:cs="Times New Roman"/>
        </w:rPr>
        <w:t xml:space="preserve"> Same as that in Fig. 2a, except that the phenotype </w:t>
      </w:r>
      <w:r w:rsidR="00572FD9">
        <w:rPr>
          <w:rFonts w:ascii="Times New Roman" w:hAnsi="Times New Roman" w:cs="Times New Roman"/>
        </w:rPr>
        <w:t xml:space="preserve">here </w:t>
      </w:r>
      <w:r w:rsidR="00A74CFD">
        <w:rPr>
          <w:rFonts w:ascii="Times New Roman" w:hAnsi="Times New Roman" w:cs="Times New Roman"/>
        </w:rPr>
        <w:t>is sex</w:t>
      </w:r>
      <w:r w:rsidR="00390B4D">
        <w:rPr>
          <w:rFonts w:ascii="Times New Roman" w:hAnsi="Times New Roman" w:cs="Times New Roman"/>
        </w:rPr>
        <w:t xml:space="preserve"> and different data sets are used</w:t>
      </w:r>
      <w:r w:rsidR="00D12783">
        <w:rPr>
          <w:rFonts w:ascii="Times New Roman" w:hAnsi="Times New Roman" w:cs="Times New Roman"/>
        </w:rPr>
        <w:t>.</w:t>
      </w:r>
      <w:r w:rsidR="00D12783">
        <w:rPr>
          <w:rFonts w:ascii="Times New Roman" w:hAnsi="Times New Roman" w:cs="Times New Roman"/>
        </w:rPr>
        <w:t xml:space="preserve"> </w:t>
      </w:r>
      <w:r w:rsidR="00D12783" w:rsidRPr="00D12783">
        <w:rPr>
          <w:rFonts w:ascii="Times New Roman" w:hAnsi="Times New Roman" w:cs="Times New Roman"/>
          <w:b/>
          <w:bCs/>
        </w:rPr>
        <w:t>b</w:t>
      </w:r>
      <w:r w:rsidR="00D12783">
        <w:rPr>
          <w:rFonts w:ascii="Times New Roman" w:hAnsi="Times New Roman" w:cs="Times New Roman"/>
        </w:rPr>
        <w:t xml:space="preserve">, </w:t>
      </w:r>
      <w:r w:rsidR="00572FD9">
        <w:rPr>
          <w:rFonts w:ascii="Times New Roman" w:hAnsi="Times New Roman" w:cs="Times New Roman"/>
        </w:rPr>
        <w:t xml:space="preserve">Same as that in Fig. 2a, except that the phenotype here is </w:t>
      </w:r>
      <w:r w:rsidR="00572FD9">
        <w:rPr>
          <w:rFonts w:ascii="Times New Roman" w:hAnsi="Times New Roman" w:cs="Times New Roman"/>
        </w:rPr>
        <w:t>HPV infection</w:t>
      </w:r>
      <w:r w:rsidR="00390B4D" w:rsidRPr="00390B4D">
        <w:rPr>
          <w:rFonts w:ascii="Times New Roman" w:hAnsi="Times New Roman" w:cs="Times New Roman"/>
        </w:rPr>
        <w:t xml:space="preserve"> </w:t>
      </w:r>
      <w:r w:rsidR="00390B4D">
        <w:rPr>
          <w:rFonts w:ascii="Times New Roman" w:hAnsi="Times New Roman" w:cs="Times New Roman"/>
        </w:rPr>
        <w:t>and different data sets are used</w:t>
      </w:r>
      <w:r w:rsidR="00572FD9">
        <w:rPr>
          <w:rFonts w:ascii="Times New Roman" w:hAnsi="Times New Roman" w:cs="Times New Roman"/>
        </w:rPr>
        <w:t>.</w:t>
      </w:r>
      <w:r w:rsidR="00D12783">
        <w:rPr>
          <w:rFonts w:ascii="Times New Roman" w:hAnsi="Times New Roman" w:cs="Times New Roman"/>
        </w:rPr>
        <w:t xml:space="preserve"> </w:t>
      </w:r>
    </w:p>
    <w:p w14:paraId="1527AFA0" w14:textId="77777777" w:rsidR="00CD7A3A" w:rsidRDefault="00CD7A3A" w:rsidP="00CD7A3A">
      <w:pPr>
        <w:spacing w:line="360" w:lineRule="auto"/>
        <w:rPr>
          <w:rFonts w:ascii="Times New Roman" w:hAnsi="Times New Roman" w:cs="Times New Roman"/>
        </w:rPr>
      </w:pPr>
    </w:p>
    <w:p w14:paraId="5CD7C550" w14:textId="59BDBCD8" w:rsidR="00C1679E" w:rsidRPr="007D74EB" w:rsidRDefault="00C1679E" w:rsidP="00CD7A3A">
      <w:pPr>
        <w:spacing w:line="360" w:lineRule="auto"/>
        <w:rPr>
          <w:rFonts w:ascii="Times New Roman" w:hAnsi="Times New Roman" w:cs="Times New Roman"/>
          <w:b/>
          <w:bCs/>
          <w:sz w:val="28"/>
          <w:szCs w:val="28"/>
        </w:rPr>
      </w:pPr>
      <w:r w:rsidRPr="007D74EB">
        <w:rPr>
          <w:rFonts w:ascii="Times New Roman" w:hAnsi="Times New Roman" w:cs="Times New Roman"/>
          <w:b/>
          <w:bCs/>
          <w:sz w:val="28"/>
          <w:szCs w:val="28"/>
        </w:rPr>
        <w:t>Discussion</w:t>
      </w:r>
    </w:p>
    <w:p w14:paraId="0A75F121" w14:textId="760E569B" w:rsidR="008F6224" w:rsidRDefault="008F6224" w:rsidP="00291937">
      <w:pPr>
        <w:spacing w:line="360" w:lineRule="auto"/>
        <w:ind w:firstLine="720"/>
        <w:rPr>
          <w:rFonts w:ascii="Times New Roman" w:hAnsi="Times New Roman" w:cs="Times New Roman"/>
        </w:rPr>
      </w:pPr>
      <w:r w:rsidRPr="008F6224">
        <w:rPr>
          <w:rFonts w:ascii="Times New Roman" w:hAnsi="Times New Roman" w:cs="Times New Roman"/>
        </w:rPr>
        <w:t>In this study, we successfully reproduced the main published results of Ren et al.</w:t>
      </w:r>
      <w:r w:rsidR="006B74AC">
        <w:rPr>
          <w:rFonts w:ascii="Times New Roman" w:hAnsi="Times New Roman" w:cs="Times New Roman"/>
        </w:rPr>
        <w:t xml:space="preserve"> </w:t>
      </w:r>
      <w:r w:rsidR="006B74AC">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6B74AC">
        <w:rPr>
          <w:rFonts w:ascii="Times New Roman" w:hAnsi="Times New Roman" w:cs="Times New Roman"/>
        </w:rPr>
        <w:instrText xml:space="preserve"> ADDIN EN.CITE </w:instrText>
      </w:r>
      <w:r w:rsidR="006B74AC">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6B74AC">
        <w:rPr>
          <w:rFonts w:ascii="Times New Roman" w:hAnsi="Times New Roman" w:cs="Times New Roman"/>
        </w:rPr>
        <w:instrText xml:space="preserve"> ADDIN EN.CITE.DATA </w:instrText>
      </w:r>
      <w:r w:rsidR="006B74AC">
        <w:rPr>
          <w:rFonts w:ascii="Times New Roman" w:hAnsi="Times New Roman" w:cs="Times New Roman"/>
        </w:rPr>
      </w:r>
      <w:r w:rsidR="006B74AC">
        <w:rPr>
          <w:rFonts w:ascii="Times New Roman" w:hAnsi="Times New Roman" w:cs="Times New Roman"/>
        </w:rPr>
        <w:fldChar w:fldCharType="end"/>
      </w:r>
      <w:r w:rsidR="006B74AC">
        <w:rPr>
          <w:rFonts w:ascii="Times New Roman" w:hAnsi="Times New Roman" w:cs="Times New Roman"/>
        </w:rPr>
        <w:fldChar w:fldCharType="separate"/>
      </w:r>
      <w:r w:rsidR="006B74AC" w:rsidRPr="008714EB">
        <w:rPr>
          <w:rFonts w:ascii="Times New Roman" w:hAnsi="Times New Roman" w:cs="Times New Roman"/>
          <w:noProof/>
          <w:vertAlign w:val="superscript"/>
        </w:rPr>
        <w:t>5</w:t>
      </w:r>
      <w:r w:rsidR="006B74AC">
        <w:rPr>
          <w:rFonts w:ascii="Times New Roman" w:hAnsi="Times New Roman" w:cs="Times New Roman"/>
        </w:rPr>
        <w:fldChar w:fldCharType="end"/>
      </w:r>
      <w:r w:rsidRPr="008F6224">
        <w:rPr>
          <w:rFonts w:ascii="Times New Roman" w:hAnsi="Times New Roman" w:cs="Times New Roman"/>
        </w:rPr>
        <w:t xml:space="preserve"> using the provided code and data. However, during our investigation, we identified a data </w:t>
      </w:r>
      <w:r w:rsidRPr="008F6224">
        <w:rPr>
          <w:rFonts w:ascii="Times New Roman" w:hAnsi="Times New Roman" w:cs="Times New Roman"/>
        </w:rPr>
        <w:lastRenderedPageBreak/>
        <w:t xml:space="preserve">preprocessing flaw that impacted the performance of sample-level phenotype prediction (see discussion below). Despite this limitation, our findings shed light on the sensitivity of PENCIL to small changes in input parameters and data, emphasizing the importance of careful handling when applying the algorithm. Drawing from our experience, we offer general suggestions for optimizing PENCIL's performance: 1) </w:t>
      </w:r>
      <w:r w:rsidR="0004325B">
        <w:rPr>
          <w:rFonts w:ascii="Times New Roman" w:hAnsi="Times New Roman" w:cs="Times New Roman"/>
        </w:rPr>
        <w:t>s</w:t>
      </w:r>
      <w:r w:rsidRPr="008F6224">
        <w:rPr>
          <w:rFonts w:ascii="Times New Roman" w:hAnsi="Times New Roman" w:cs="Times New Roman"/>
        </w:rPr>
        <w:t xml:space="preserve">et the </w:t>
      </w:r>
      <w:proofErr w:type="spellStart"/>
      <w:r w:rsidRPr="006B01A0">
        <w:rPr>
          <w:rFonts w:ascii="Times New Roman" w:hAnsi="Times New Roman" w:cs="Times New Roman"/>
          <w:i/>
          <w:iCs/>
        </w:rPr>
        <w:t>class_weights</w:t>
      </w:r>
      <w:proofErr w:type="spellEnd"/>
      <w:r w:rsidRPr="008F6224">
        <w:rPr>
          <w:rFonts w:ascii="Times New Roman" w:hAnsi="Times New Roman" w:cs="Times New Roman"/>
        </w:rPr>
        <w:t xml:space="preserve"> </w:t>
      </w:r>
      <w:r w:rsidR="006B01A0">
        <w:rPr>
          <w:rFonts w:ascii="Times New Roman" w:hAnsi="Times New Roman" w:cs="Times New Roman"/>
        </w:rPr>
        <w:t>hyper</w:t>
      </w:r>
      <w:r w:rsidRPr="008F6224">
        <w:rPr>
          <w:rFonts w:ascii="Times New Roman" w:hAnsi="Times New Roman" w:cs="Times New Roman"/>
        </w:rPr>
        <w:t>parameter to balance the number of cells from different phenotypic labels, with higher weights for labels with fewer input cells</w:t>
      </w:r>
      <w:r w:rsidR="0004325B">
        <w:rPr>
          <w:rFonts w:ascii="Times New Roman" w:hAnsi="Times New Roman" w:cs="Times New Roman"/>
        </w:rPr>
        <w:t xml:space="preserve">; </w:t>
      </w:r>
      <w:r w:rsidRPr="008F6224">
        <w:rPr>
          <w:rFonts w:ascii="Times New Roman" w:hAnsi="Times New Roman" w:cs="Times New Roman"/>
        </w:rPr>
        <w:t xml:space="preserve">2) </w:t>
      </w:r>
      <w:r w:rsidR="0004325B">
        <w:rPr>
          <w:rFonts w:ascii="Times New Roman" w:hAnsi="Times New Roman" w:cs="Times New Roman"/>
        </w:rPr>
        <w:t>u</w:t>
      </w:r>
      <w:r w:rsidRPr="008F6224">
        <w:rPr>
          <w:rFonts w:ascii="Times New Roman" w:hAnsi="Times New Roman" w:cs="Times New Roman"/>
        </w:rPr>
        <w:t>se the default order of genes in the expression input file, arranged by variance from high to low</w:t>
      </w:r>
      <w:r w:rsidR="0004325B">
        <w:rPr>
          <w:rFonts w:ascii="Times New Roman" w:hAnsi="Times New Roman" w:cs="Times New Roman"/>
        </w:rPr>
        <w:t>;</w:t>
      </w:r>
      <w:r w:rsidRPr="008F6224">
        <w:rPr>
          <w:rFonts w:ascii="Times New Roman" w:hAnsi="Times New Roman" w:cs="Times New Roman"/>
        </w:rPr>
        <w:t xml:space="preserve"> 3) </w:t>
      </w:r>
      <w:r w:rsidR="0004325B">
        <w:rPr>
          <w:rFonts w:ascii="Times New Roman" w:hAnsi="Times New Roman" w:cs="Times New Roman"/>
        </w:rPr>
        <w:t>u</w:t>
      </w:r>
      <w:r w:rsidRPr="008F6224">
        <w:rPr>
          <w:rFonts w:ascii="Times New Roman" w:hAnsi="Times New Roman" w:cs="Times New Roman"/>
        </w:rPr>
        <w:t xml:space="preserve">tilize original cell annotations when applicable or consider using </w:t>
      </w:r>
      <w:proofErr w:type="spellStart"/>
      <w:r w:rsidRPr="00710B60">
        <w:rPr>
          <w:rFonts w:ascii="Times New Roman" w:hAnsi="Times New Roman" w:cs="Times New Roman"/>
          <w:i/>
          <w:iCs/>
        </w:rPr>
        <w:t>celltypist</w:t>
      </w:r>
      <w:proofErr w:type="spellEnd"/>
      <w:r w:rsidRPr="008F6224">
        <w:rPr>
          <w:rFonts w:ascii="Times New Roman" w:hAnsi="Times New Roman" w:cs="Times New Roman"/>
        </w:rPr>
        <w:t xml:space="preserve"> for immune cell type annotations. These recommendations </w:t>
      </w:r>
      <w:r w:rsidR="00EF592F">
        <w:rPr>
          <w:rFonts w:ascii="Times New Roman" w:hAnsi="Times New Roman" w:cs="Times New Roman"/>
        </w:rPr>
        <w:t>may</w:t>
      </w:r>
      <w:r w:rsidRPr="008F6224">
        <w:rPr>
          <w:rFonts w:ascii="Times New Roman" w:hAnsi="Times New Roman" w:cs="Times New Roman"/>
        </w:rPr>
        <w:t xml:space="preserve"> aid researchers in maximizing the potential of PENCIL for single-cell analysis.</w:t>
      </w:r>
    </w:p>
    <w:p w14:paraId="2ABE12F2" w14:textId="77777777" w:rsidR="00EF592F" w:rsidRDefault="00EF592F" w:rsidP="00291937">
      <w:pPr>
        <w:spacing w:line="360" w:lineRule="auto"/>
        <w:ind w:firstLine="720"/>
        <w:rPr>
          <w:rFonts w:ascii="Times New Roman" w:hAnsi="Times New Roman" w:cs="Times New Roman"/>
        </w:rPr>
      </w:pPr>
    </w:p>
    <w:p w14:paraId="157B92B5" w14:textId="5F6E5DD9" w:rsidR="00EF592F" w:rsidRDefault="00EF592F" w:rsidP="007F5F19">
      <w:pPr>
        <w:spacing w:line="360" w:lineRule="auto"/>
        <w:ind w:firstLine="720"/>
        <w:rPr>
          <w:rFonts w:ascii="Times New Roman" w:hAnsi="Times New Roman" w:cs="Times New Roman"/>
        </w:rPr>
      </w:pPr>
      <w:r w:rsidRPr="00EF592F">
        <w:rPr>
          <w:rFonts w:ascii="Times New Roman" w:hAnsi="Times New Roman" w:cs="Times New Roman"/>
        </w:rPr>
        <w:t>In addition to successfully reproducing the results of Ren et al., our study has demonstrated the expanded utility of PENCIL in learning sample-level phenotypic differences with phenotype-relevant single cells. By addressing a data preprocessing issue and implementing GSVA, we achieved significant improvements in predicting ICB response on independent test sets in skin cancer, with AUC and accuracy gains of 4-5% and 31-48%, respectively.</w:t>
      </w:r>
      <w:r>
        <w:rPr>
          <w:rFonts w:ascii="Times New Roman" w:hAnsi="Times New Roman" w:cs="Times New Roman"/>
        </w:rPr>
        <w:t xml:space="preserve"> </w:t>
      </w:r>
      <w:r w:rsidRPr="00EF592F">
        <w:rPr>
          <w:rFonts w:ascii="Times New Roman" w:hAnsi="Times New Roman" w:cs="Times New Roman"/>
        </w:rPr>
        <w:t>The GSVA based on PENCIL-predicted phenotype-relevant cells proved especially intriguing. Leveraging the differential gene expression information extracted from the predicted cells, we achieved even higher accuracy and robustness in predicting sample-level phenotypes on new data compared to using the differential cell abundance directly from PENCIL.</w:t>
      </w:r>
      <w:r w:rsidR="007F5F19">
        <w:rPr>
          <w:rFonts w:ascii="Times New Roman" w:hAnsi="Times New Roman" w:cs="Times New Roman"/>
        </w:rPr>
        <w:t xml:space="preserve"> </w:t>
      </w:r>
      <w:r w:rsidRPr="00EF592F">
        <w:rPr>
          <w:rFonts w:ascii="Times New Roman" w:hAnsi="Times New Roman" w:cs="Times New Roman"/>
        </w:rPr>
        <w:t>We validated the predictive power and robustness of this new GSVA-based signature</w:t>
      </w:r>
      <w:r w:rsidR="00826DEB">
        <w:rPr>
          <w:rFonts w:ascii="Times New Roman" w:hAnsi="Times New Roman" w:cs="Times New Roman"/>
        </w:rPr>
        <w:t xml:space="preserve">, which is defined as </w:t>
      </w:r>
      <w:r w:rsidR="00826DEB">
        <w:rPr>
          <w:rFonts w:ascii="Times New Roman" w:hAnsi="Times New Roman" w:cs="Times New Roman"/>
        </w:rPr>
        <w:t>the difference between GSVA(IL7R, CCR7, TSPYL2, GPR183, HSPH1) and GSVA(IFI6, WARS, GZMB, CCL3, ISG15) in pseudo-bulk CD8+ T-cells</w:t>
      </w:r>
      <w:r w:rsidR="00826DEB">
        <w:rPr>
          <w:rFonts w:ascii="Times New Roman" w:hAnsi="Times New Roman" w:cs="Times New Roman"/>
        </w:rPr>
        <w:t>,</w:t>
      </w:r>
      <w:r w:rsidRPr="00EF592F">
        <w:rPr>
          <w:rFonts w:ascii="Times New Roman" w:hAnsi="Times New Roman" w:cs="Times New Roman"/>
        </w:rPr>
        <w:t xml:space="preserve"> in skin cancer using two independent datasets. Remarkably, the signature derived from melanoma tumor samples proved effective for both tumor samples from basal or squamous cell carcinoma and PBMC samples of </w:t>
      </w:r>
      <w:r w:rsidR="002E7A85">
        <w:rPr>
          <w:rFonts w:ascii="Times New Roman" w:hAnsi="Times New Roman" w:cs="Times New Roman"/>
        </w:rPr>
        <w:t xml:space="preserve">metastatic </w:t>
      </w:r>
      <w:r w:rsidRPr="00EF592F">
        <w:rPr>
          <w:rFonts w:ascii="Times New Roman" w:hAnsi="Times New Roman" w:cs="Times New Roman"/>
        </w:rPr>
        <w:t>melanoma. Further validation of this signature with more datasets is warranted and will be valuable in the future.</w:t>
      </w:r>
    </w:p>
    <w:p w14:paraId="1569E3BF" w14:textId="77777777" w:rsidR="004470B9" w:rsidRDefault="004470B9" w:rsidP="00CC406F">
      <w:pPr>
        <w:spacing w:line="360" w:lineRule="auto"/>
        <w:ind w:firstLine="720"/>
        <w:rPr>
          <w:rFonts w:ascii="Times New Roman" w:hAnsi="Times New Roman" w:cs="Times New Roman"/>
        </w:rPr>
      </w:pPr>
    </w:p>
    <w:p w14:paraId="03D71764" w14:textId="7E5CAABC" w:rsidR="004470B9" w:rsidRDefault="004470B9" w:rsidP="00374360">
      <w:pPr>
        <w:spacing w:line="360" w:lineRule="auto"/>
        <w:ind w:firstLine="720"/>
        <w:rPr>
          <w:rFonts w:ascii="Times New Roman" w:hAnsi="Times New Roman" w:cs="Times New Roman"/>
        </w:rPr>
      </w:pPr>
      <w:r w:rsidRPr="004470B9">
        <w:rPr>
          <w:rFonts w:ascii="Times New Roman" w:hAnsi="Times New Roman" w:cs="Times New Roman"/>
        </w:rPr>
        <w:t xml:space="preserve">Finally, our study highlighted a few practical considerations when using PENCIL. Firstly, the computational runtime can vary significantly depending on hardware. While PENCIL runs in minutes with GPU acceleration for most datasets, it may take hours without GPU usage. </w:t>
      </w:r>
      <w:r w:rsidRPr="004470B9">
        <w:rPr>
          <w:rFonts w:ascii="Times New Roman" w:hAnsi="Times New Roman" w:cs="Times New Roman"/>
        </w:rPr>
        <w:lastRenderedPageBreak/>
        <w:t>Secondly, the performance of PENCIL is sensitive to its hyper-parameters and input data, necessitating careful parameter tuning and data handling. Thirdly, PENCIL can generate predictions for various combinations of input cell types and phenotypic labels, but in certain cases, it may overfit the data due to the supervised gene selection during model training.</w:t>
      </w:r>
      <w:r w:rsidR="00374360">
        <w:rPr>
          <w:rFonts w:ascii="Times New Roman" w:hAnsi="Times New Roman" w:cs="Times New Roman"/>
        </w:rPr>
        <w:t xml:space="preserve"> </w:t>
      </w:r>
      <w:r w:rsidRPr="004470B9">
        <w:rPr>
          <w:rFonts w:ascii="Times New Roman" w:hAnsi="Times New Roman" w:cs="Times New Roman"/>
        </w:rPr>
        <w:t>To address these challenges, we recommend a cautious approach. Researchers should curate multiple datasets and thoroughly evaluate PENCIL's performance on independent test data before proceeding with downstream analyses on the resulting phenotype-relevant cells. By exercising prudence and diligence in its application, PENCIL can be harnessed effectively to uncover phenotype-relevant biology from single-cell RNA sequencing data.</w:t>
      </w:r>
    </w:p>
    <w:p w14:paraId="3EF9E601" w14:textId="749B79A4" w:rsidR="00C1679E" w:rsidRPr="00223FD9" w:rsidRDefault="0006219B" w:rsidP="000C2C0B">
      <w:pPr>
        <w:spacing w:line="360" w:lineRule="auto"/>
        <w:rPr>
          <w:rFonts w:ascii="Times New Roman" w:hAnsi="Times New Roman" w:cs="Times New Roman"/>
          <w:b/>
          <w:bCs/>
          <w:sz w:val="28"/>
          <w:szCs w:val="28"/>
        </w:rPr>
      </w:pPr>
      <w:r>
        <w:rPr>
          <w:rFonts w:ascii="Times New Roman" w:hAnsi="Times New Roman" w:cs="Times New Roman"/>
          <w:b/>
          <w:bCs/>
          <w:sz w:val="28"/>
          <w:szCs w:val="28"/>
        </w:rPr>
        <w:tab/>
      </w:r>
    </w:p>
    <w:p w14:paraId="723FC8CC" w14:textId="46299941" w:rsidR="00D4031C" w:rsidRPr="00223FD9" w:rsidRDefault="00D4031C" w:rsidP="000C2C0B">
      <w:pPr>
        <w:spacing w:line="360" w:lineRule="auto"/>
        <w:rPr>
          <w:rFonts w:ascii="Times New Roman" w:hAnsi="Times New Roman" w:cs="Times New Roman"/>
          <w:b/>
          <w:bCs/>
          <w:sz w:val="28"/>
          <w:szCs w:val="28"/>
        </w:rPr>
      </w:pPr>
      <w:r w:rsidRPr="00223FD9">
        <w:rPr>
          <w:rFonts w:ascii="Times New Roman" w:hAnsi="Times New Roman" w:cs="Times New Roman"/>
          <w:b/>
          <w:bCs/>
          <w:sz w:val="28"/>
          <w:szCs w:val="28"/>
        </w:rPr>
        <w:t>Methods</w:t>
      </w:r>
    </w:p>
    <w:p w14:paraId="1902C9FD" w14:textId="225C7D71" w:rsidR="002A3223" w:rsidRPr="00AB27F2" w:rsidRDefault="00443867" w:rsidP="000C2C0B">
      <w:pPr>
        <w:spacing w:line="360" w:lineRule="auto"/>
        <w:rPr>
          <w:rFonts w:ascii="Times New Roman" w:hAnsi="Times New Roman" w:cs="Times New Roman"/>
          <w:b/>
          <w:bCs/>
        </w:rPr>
      </w:pPr>
      <w:r w:rsidRPr="00AB27F2">
        <w:rPr>
          <w:rFonts w:ascii="Times New Roman" w:hAnsi="Times New Roman" w:cs="Times New Roman"/>
          <w:b/>
          <w:bCs/>
        </w:rPr>
        <w:t>Data preprocessing</w:t>
      </w:r>
    </w:p>
    <w:p w14:paraId="6C827F8E" w14:textId="6438186F" w:rsidR="00443867" w:rsidRDefault="000F322D" w:rsidP="000C2C0B">
      <w:pPr>
        <w:spacing w:line="360" w:lineRule="auto"/>
        <w:rPr>
          <w:rFonts w:ascii="Times New Roman" w:hAnsi="Times New Roman" w:cs="Times New Roman"/>
        </w:rPr>
      </w:pPr>
      <w:r>
        <w:rPr>
          <w:rFonts w:ascii="Times New Roman" w:hAnsi="Times New Roman" w:cs="Times New Roman"/>
        </w:rPr>
        <w:t xml:space="preserve">CD8+ T-cells of </w:t>
      </w:r>
      <w:r w:rsidR="00963732" w:rsidRPr="009D007B">
        <w:rPr>
          <w:rFonts w:ascii="Times New Roman" w:hAnsi="Times New Roman" w:cs="Times New Roman"/>
        </w:rPr>
        <w:t>GSE120575</w:t>
      </w:r>
      <w:r w:rsidR="00963732">
        <w:rPr>
          <w:rFonts w:ascii="Times New Roman" w:hAnsi="Times New Roman" w:cs="Times New Roman"/>
        </w:rPr>
        <w:t xml:space="preserve"> </w:t>
      </w:r>
      <w:r>
        <w:rPr>
          <w:rFonts w:ascii="Times New Roman" w:hAnsi="Times New Roman" w:cs="Times New Roman"/>
        </w:rPr>
        <w:t xml:space="preserve">were annotated by the original study </w:t>
      </w:r>
      <w:r>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Pr>
          <w:rFonts w:ascii="Times New Roman" w:hAnsi="Times New Roman" w:cs="Times New Roman"/>
        </w:rPr>
        <w:fldChar w:fldCharType="separate"/>
      </w:r>
      <w:r w:rsidR="00785CE5" w:rsidRPr="00785CE5">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w:t>
      </w:r>
      <w:r w:rsidR="00A76C6C" w:rsidRPr="009D007B">
        <w:rPr>
          <w:rFonts w:ascii="Times New Roman" w:hAnsi="Times New Roman" w:cs="Times New Roman"/>
        </w:rPr>
        <w:t>GSE123813</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2</w:t>
      </w:r>
      <w:r w:rsidR="00963732">
        <w:rPr>
          <w:rFonts w:ascii="Times New Roman" w:hAnsi="Times New Roman" w:cs="Times New Roman"/>
        </w:rPr>
        <w:fldChar w:fldCharType="end"/>
      </w:r>
      <w:r w:rsidR="00A76C6C" w:rsidRPr="009D007B">
        <w:rPr>
          <w:rFonts w:ascii="Times New Roman" w:hAnsi="Times New Roman" w:cs="Times New Roman"/>
        </w:rPr>
        <w:t>, GSE166181</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3</w:t>
      </w:r>
      <w:r w:rsidR="00963732">
        <w:rPr>
          <w:rFonts w:ascii="Times New Roman" w:hAnsi="Times New Roman" w:cs="Times New Roman"/>
        </w:rPr>
        <w:fldChar w:fldCharType="end"/>
      </w:r>
      <w:r w:rsidR="00A76C6C" w:rsidRPr="009D007B">
        <w:rPr>
          <w:rFonts w:ascii="Times New Roman" w:hAnsi="Times New Roman" w:cs="Times New Roman"/>
        </w:rPr>
        <w:t>, GSE115978</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yMD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yMD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0</w:t>
      </w:r>
      <w:r w:rsidR="00963732">
        <w:rPr>
          <w:rFonts w:ascii="Times New Roman" w:hAnsi="Times New Roman" w:cs="Times New Roman"/>
        </w:rPr>
        <w:fldChar w:fldCharType="end"/>
      </w:r>
      <w:r w:rsidR="00A76C6C" w:rsidRPr="009D007B">
        <w:rPr>
          <w:rFonts w:ascii="Times New Roman" w:hAnsi="Times New Roman" w:cs="Times New Roman"/>
        </w:rPr>
        <w:t>, GSE144236</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aTwvQXV0aG9yPjxZZWFyPjIwMjA8L1llYXI+PFJlY051
bT4xNjM8L1JlY051bT48RGlzcGxheVRleHQ+PHN0eWxlIGZhY2U9InN1cGVyc2NyaXB0Ij4yMT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KaTwvQXV0aG9yPjxZZWFyPjIwMjA8L1llYXI+PFJlY051
bT4xNjM8L1JlY051bT48RGlzcGxheVRleHQ+PHN0eWxlIGZhY2U9InN1cGVyc2NyaXB0Ij4yMT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1</w:t>
      </w:r>
      <w:r w:rsidR="00963732">
        <w:rPr>
          <w:rFonts w:ascii="Times New Roman" w:hAnsi="Times New Roman" w:cs="Times New Roman"/>
        </w:rPr>
        <w:fldChar w:fldCharType="end"/>
      </w:r>
      <w:r w:rsidR="00A76C6C" w:rsidRPr="009D007B">
        <w:rPr>
          <w:rFonts w:ascii="Times New Roman" w:hAnsi="Times New Roman" w:cs="Times New Roman"/>
        </w:rPr>
        <w:t>, GSE145328</w:t>
      </w:r>
      <w:r w:rsidR="00963732">
        <w:rPr>
          <w:rFonts w:ascii="Times New Roman" w:hAnsi="Times New Roman" w:cs="Times New Roman"/>
        </w:rPr>
        <w:t xml:space="preserve"> </w:t>
      </w:r>
      <w:r w:rsidR="00963732">
        <w:rPr>
          <w:rFonts w:ascii="Times New Roman" w:hAnsi="Times New Roman" w:cs="Times New Roman"/>
        </w:rPr>
        <w:fldChar w:fldCharType="begin"/>
      </w:r>
      <w:r w:rsidR="00785CE5">
        <w:rPr>
          <w:rFonts w:ascii="Times New Roman" w:hAnsi="Times New Roman" w:cs="Times New Roman"/>
        </w:rPr>
        <w:instrText xml:space="preserve"> ADDIN EN.CITE &lt;EndNote&gt;&lt;Cite&gt;&lt;Author&gt;Frazzette&lt;/Author&gt;&lt;Year&gt;2020&lt;/Year&gt;&lt;RecNum&gt;164&lt;/RecNum&gt;&lt;DisplayText&gt;&lt;style face="superscript"&gt;22&lt;/style&gt;&lt;/DisplayText&gt;&lt;record&gt;&lt;rec-number&gt;164&lt;/rec-number&gt;&lt;foreign-keys&gt;&lt;key app="EN" db-id="5rrrx9swrw2wafeepsx5rxd82av2z5xz0vst" timestamp="1690217713"&gt;164&lt;/key&gt;&lt;/foreign-keys&gt;&lt;ref-type name="Journal Article"&gt;17&lt;/ref-type&gt;&lt;contributors&gt;&lt;authors&gt;&lt;author&gt;Frazzette, N.&lt;/author&gt;&lt;author&gt;Khodadadi-Jamayran, A.&lt;/author&gt;&lt;author&gt;Doudican, N.&lt;/author&gt;&lt;author&gt;Santana, A.&lt;/author&gt;&lt;author&gt;Felsen, D.&lt;/author&gt;&lt;author&gt;Pavlick, A. C.&lt;/author&gt;&lt;author&gt;Tsirigos, A.&lt;/author&gt;&lt;author&gt;Carucci, J. A.&lt;/author&gt;&lt;/authors&gt;&lt;/contributors&gt;&lt;auth-address&gt;NYU, Ronald O Perelman Dept Dermatol, Langone Med Ctr, New York, NY 10003 USA&amp;#xD;NYU, Appl Bioinformat, Langone Med Ctr, New York, NY USA&amp;#xD;Weill Cornell Med Coll, Dept Pediat Urol, New York, NY USA&amp;#xD;NYU, Perlmutter Canc Ctr, Langone Med Ctr, New York, NY USA&lt;/auth-address&gt;&lt;titles&gt;&lt;title&gt;Decreased cytotoxic T cells and TCR clonality in organ transplant recipients with squamous cell carcinoma&lt;/title&gt;&lt;secondary-title&gt;Npj Precision Oncology&lt;/secondary-title&gt;&lt;alt-title&gt;Npj Precis Oncol&lt;/alt-title&gt;&lt;/titles&gt;&lt;periodical&gt;&lt;full-title&gt;Npj Precision Oncology&lt;/full-title&gt;&lt;abbr-1&gt;Npj Precis Oncol&lt;/abbr-1&gt;&lt;/periodical&gt;&lt;alt-periodical&gt;&lt;full-title&gt;Npj Precision Oncology&lt;/full-title&gt;&lt;abbr-1&gt;Npj Precis Oncol&lt;/abbr-1&gt;&lt;/alt-periodical&gt;&lt;volume&gt;4&lt;/volume&gt;&lt;number&gt;1&lt;/number&gt;&lt;keywords&gt;&lt;keyword&gt;skin-cancer&lt;/keyword&gt;&lt;keyword&gt;expression&lt;/keyword&gt;&lt;/keywords&gt;&lt;dates&gt;&lt;year&gt;2020&lt;/year&gt;&lt;pub-dates&gt;&lt;date&gt;Jun 3&lt;/date&gt;&lt;/pub-dates&gt;&lt;/dates&gt;&lt;accession-num&gt;WOS:000537756800001&lt;/accession-num&gt;&lt;urls&gt;&lt;related-urls&gt;&lt;url&gt;&amp;lt;Go to ISI&amp;gt;://WOS:000537756800001&lt;/url&gt;&lt;/related-urls&gt;&lt;/urls&gt;&lt;electronic-resource-num&gt;ARTN 13&amp;#xD;10.1038/s41698-020-0119-9&lt;/electronic-resource-num&gt;&lt;language&gt;English&lt;/language&gt;&lt;/record&gt;&lt;/Cite&gt;&lt;/EndNote&gt;</w:instrText>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2</w:t>
      </w:r>
      <w:r w:rsidR="00963732">
        <w:rPr>
          <w:rFonts w:ascii="Times New Roman" w:hAnsi="Times New Roman" w:cs="Times New Roman"/>
        </w:rPr>
        <w:fldChar w:fldCharType="end"/>
      </w:r>
      <w:r w:rsidR="00A76C6C">
        <w:rPr>
          <w:rFonts w:ascii="Times New Roman" w:hAnsi="Times New Roman" w:cs="Times New Roman"/>
        </w:rPr>
        <w:t xml:space="preserve">, </w:t>
      </w:r>
      <w:r w:rsidR="00A76C6C" w:rsidRPr="009D007B">
        <w:rPr>
          <w:rFonts w:ascii="Times New Roman" w:hAnsi="Times New Roman" w:cs="Times New Roman"/>
        </w:rPr>
        <w:t>GSE139324</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4</w:t>
      </w:r>
      <w:r w:rsidR="00963732">
        <w:rPr>
          <w:rFonts w:ascii="Times New Roman" w:hAnsi="Times New Roman" w:cs="Times New Roman"/>
        </w:rPr>
        <w:fldChar w:fldCharType="end"/>
      </w:r>
      <w:r w:rsidR="00A76C6C" w:rsidRPr="009D007B">
        <w:rPr>
          <w:rFonts w:ascii="Times New Roman" w:hAnsi="Times New Roman" w:cs="Times New Roman"/>
        </w:rPr>
        <w:t xml:space="preserve">, </w:t>
      </w:r>
      <w:r w:rsidR="00A76C6C">
        <w:rPr>
          <w:rFonts w:ascii="Times New Roman" w:hAnsi="Times New Roman" w:cs="Times New Roman"/>
        </w:rPr>
        <w:t>GSE162025</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6</w:t>
      </w:r>
      <w:r w:rsidR="00963732">
        <w:rPr>
          <w:rFonts w:ascii="Times New Roman" w:hAnsi="Times New Roman" w:cs="Times New Roman"/>
        </w:rPr>
        <w:fldChar w:fldCharType="end"/>
      </w:r>
      <w:r w:rsidR="00A76C6C">
        <w:rPr>
          <w:rFonts w:ascii="Times New Roman" w:hAnsi="Times New Roman" w:cs="Times New Roman"/>
        </w:rPr>
        <w:t xml:space="preserve"> </w:t>
      </w:r>
      <w:r>
        <w:rPr>
          <w:rFonts w:ascii="Times New Roman" w:hAnsi="Times New Roman" w:cs="Times New Roman"/>
        </w:rPr>
        <w:t xml:space="preserve">and </w:t>
      </w:r>
      <w:r w:rsidR="00A76C6C">
        <w:rPr>
          <w:rFonts w:ascii="Times New Roman" w:hAnsi="Times New Roman" w:cs="Times New Roman"/>
        </w:rPr>
        <w:t>GSE180268</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7</w:t>
      </w:r>
      <w:r w:rsidR="00963732">
        <w:rPr>
          <w:rFonts w:ascii="Times New Roman" w:hAnsi="Times New Roman" w:cs="Times New Roman"/>
        </w:rPr>
        <w:fldChar w:fldCharType="end"/>
      </w:r>
      <w:r w:rsidR="00A76C6C">
        <w:rPr>
          <w:rFonts w:ascii="Times New Roman" w:hAnsi="Times New Roman" w:cs="Times New Roman"/>
        </w:rPr>
        <w:t xml:space="preserve"> </w:t>
      </w:r>
      <w:r w:rsidR="005C338A">
        <w:rPr>
          <w:rFonts w:ascii="Times New Roman" w:hAnsi="Times New Roman" w:cs="Times New Roman"/>
        </w:rPr>
        <w:t xml:space="preserve">were </w:t>
      </w:r>
      <w:r>
        <w:rPr>
          <w:rFonts w:ascii="Times New Roman" w:hAnsi="Times New Roman" w:cs="Times New Roman"/>
        </w:rPr>
        <w:t xml:space="preserve">processed and </w:t>
      </w:r>
      <w:r>
        <w:rPr>
          <w:rFonts w:ascii="Times New Roman" w:hAnsi="Times New Roman" w:cs="Times New Roman"/>
        </w:rPr>
        <w:t xml:space="preserve">annotated </w:t>
      </w:r>
      <w:r>
        <w:rPr>
          <w:rFonts w:ascii="Times New Roman" w:hAnsi="Times New Roman" w:cs="Times New Roman"/>
        </w:rPr>
        <w:t xml:space="preserve">by </w:t>
      </w:r>
      <w:r>
        <w:rPr>
          <w:rFonts w:ascii="Times New Roman" w:hAnsi="Times New Roman" w:cs="Times New Roman"/>
        </w:rPr>
        <w:t>TISCH</w:t>
      </w:r>
      <w:r>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TdW48L0F1dGhvcj48WWVhcj4yMDIxPC9ZZWFyPjxSZWNO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TdW48L0F1dGhvcj48WWVhcj4yMDIxPC9ZZWFyPjxSZWNO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3</w:t>
      </w:r>
      <w:r w:rsidR="00963732">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 xml:space="preserve">and </w:t>
      </w:r>
      <w:r w:rsidR="005C338A">
        <w:rPr>
          <w:rFonts w:ascii="Times New Roman" w:hAnsi="Times New Roman" w:cs="Times New Roman"/>
        </w:rPr>
        <w:t xml:space="preserve">downloaded from </w:t>
      </w:r>
      <w:hyperlink r:id="rId11" w:history="1">
        <w:r w:rsidRPr="00455B23">
          <w:rPr>
            <w:rStyle w:val="Hyperlink"/>
            <w:rFonts w:ascii="Times New Roman" w:hAnsi="Times New Roman" w:cs="Times New Roman"/>
          </w:rPr>
          <w:t>http://tisch.comp-genomics.org/home/</w:t>
        </w:r>
      </w:hyperlink>
      <w:r>
        <w:rPr>
          <w:rFonts w:ascii="Times New Roman" w:hAnsi="Times New Roman" w:cs="Times New Roman"/>
        </w:rPr>
        <w:t xml:space="preserve">. </w:t>
      </w:r>
      <w:r>
        <w:rPr>
          <w:rFonts w:ascii="Times New Roman" w:hAnsi="Times New Roman" w:cs="Times New Roman"/>
        </w:rPr>
        <w:t>GSE164690</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5</w:t>
      </w:r>
      <w:r w:rsidR="00963732">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GSE182227</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8</w:t>
      </w:r>
      <w:r w:rsidR="00963732">
        <w:rPr>
          <w:rFonts w:ascii="Times New Roman" w:hAnsi="Times New Roman" w:cs="Times New Roman"/>
        </w:rPr>
        <w:fldChar w:fldCharType="end"/>
      </w:r>
      <w:r>
        <w:rPr>
          <w:rFonts w:ascii="Times New Roman" w:hAnsi="Times New Roman" w:cs="Times New Roman"/>
        </w:rPr>
        <w:t xml:space="preserve"> </w:t>
      </w:r>
      <w:r w:rsidR="003547AC">
        <w:rPr>
          <w:rFonts w:ascii="Times New Roman" w:hAnsi="Times New Roman" w:cs="Times New Roman"/>
        </w:rPr>
        <w:t xml:space="preserve">and </w:t>
      </w:r>
      <w:r>
        <w:rPr>
          <w:rFonts w:ascii="Times New Roman" w:hAnsi="Times New Roman" w:cs="Times New Roman"/>
        </w:rPr>
        <w:t>GSE200996</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9</w:t>
      </w:r>
      <w:r w:rsidR="00963732">
        <w:rPr>
          <w:rFonts w:ascii="Times New Roman" w:hAnsi="Times New Roman" w:cs="Times New Roman"/>
        </w:rPr>
        <w:fldChar w:fldCharType="end"/>
      </w:r>
      <w:r>
        <w:rPr>
          <w:rFonts w:ascii="Times New Roman" w:hAnsi="Times New Roman" w:cs="Times New Roman"/>
        </w:rPr>
        <w:t xml:space="preserve"> </w:t>
      </w:r>
      <w:r w:rsidR="002B232F">
        <w:rPr>
          <w:rFonts w:ascii="Times New Roman" w:hAnsi="Times New Roman" w:cs="Times New Roman"/>
        </w:rPr>
        <w:t>were</w:t>
      </w:r>
      <w:r w:rsidR="003547AC">
        <w:rPr>
          <w:rFonts w:ascii="Times New Roman" w:hAnsi="Times New Roman" w:cs="Times New Roman"/>
        </w:rPr>
        <w:t xml:space="preserve"> downloaded from GEO and</w:t>
      </w:r>
      <w:r w:rsidR="002B232F">
        <w:rPr>
          <w:rFonts w:ascii="Times New Roman" w:hAnsi="Times New Roman" w:cs="Times New Roman"/>
        </w:rPr>
        <w:t xml:space="preserve"> annotated with </w:t>
      </w:r>
      <w:proofErr w:type="spellStart"/>
      <w:r w:rsidR="002B232F" w:rsidRPr="00CA7201">
        <w:rPr>
          <w:rFonts w:ascii="Times New Roman" w:hAnsi="Times New Roman" w:cs="Times New Roman"/>
          <w:i/>
          <w:iCs/>
        </w:rPr>
        <w:t>celltypist</w:t>
      </w:r>
      <w:proofErr w:type="spellEnd"/>
      <w:r w:rsidR="002B232F">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Ew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cxMy0rPC9wYWdlcz48dm9sdW1lPjM3Njwvdm9sdW1lPjxu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Ew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cxMy0rPC9wYWdlcz48dm9sdW1lPjM3Njwvdm9sdW1lPjxu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0</w:t>
      </w:r>
      <w:r w:rsidR="00963732">
        <w:rPr>
          <w:rFonts w:ascii="Times New Roman" w:hAnsi="Times New Roman" w:cs="Times New Roman"/>
        </w:rPr>
        <w:fldChar w:fldCharType="end"/>
      </w:r>
      <w:r w:rsidR="0056766B">
        <w:rPr>
          <w:rFonts w:ascii="Times New Roman" w:hAnsi="Times New Roman" w:cs="Times New Roman"/>
        </w:rPr>
        <w:t xml:space="preserve"> </w:t>
      </w:r>
      <w:r w:rsidR="002B232F">
        <w:rPr>
          <w:rFonts w:ascii="Times New Roman" w:hAnsi="Times New Roman" w:cs="Times New Roman"/>
        </w:rPr>
        <w:t xml:space="preserve">with </w:t>
      </w:r>
      <w:r w:rsidR="003547AC">
        <w:rPr>
          <w:rFonts w:ascii="Times New Roman" w:hAnsi="Times New Roman" w:cs="Times New Roman"/>
        </w:rPr>
        <w:t xml:space="preserve">the </w:t>
      </w:r>
      <w:r w:rsidR="00354878" w:rsidRPr="00354878">
        <w:rPr>
          <w:rFonts w:ascii="Times New Roman" w:hAnsi="Times New Roman" w:cs="Times New Roman"/>
          <w:i/>
          <w:iCs/>
        </w:rPr>
        <w:t>majority-voting</w:t>
      </w:r>
      <w:r w:rsidR="002B232F">
        <w:rPr>
          <w:rFonts w:ascii="Times New Roman" w:hAnsi="Times New Roman" w:cs="Times New Roman"/>
        </w:rPr>
        <w:t xml:space="preserve"> hyper-parameter setting on. </w:t>
      </w:r>
      <w:r w:rsidR="00147B3B">
        <w:rPr>
          <w:rFonts w:ascii="Times New Roman" w:hAnsi="Times New Roman" w:cs="Times New Roman"/>
        </w:rPr>
        <w:t xml:space="preserve">In the initial experiment testing different cell annotation methods, </w:t>
      </w:r>
      <w:proofErr w:type="spellStart"/>
      <w:r w:rsidR="00147B3B" w:rsidRPr="0001768D">
        <w:rPr>
          <w:rFonts w:ascii="Times New Roman" w:hAnsi="Times New Roman" w:cs="Times New Roman"/>
          <w:i/>
          <w:iCs/>
        </w:rPr>
        <w:t>singleR</w:t>
      </w:r>
      <w:proofErr w:type="spellEnd"/>
      <w:r w:rsidR="00147B3B">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Ex
PC9zdHlsZT48L0Rpc3BsYXlUZXh0PjxyZWNvcmQ+PHJlYy1udW1iZXI+MTU0PC9yZWMtbnVtYmVy
Pjxmb3JlaWduLWtleXM+PGtleSBhcHA9IkVOIiBkYi1pZD0iNXJycng5c3dydzJ3YWZlZXBzeDVy
eGQ4MmF2Mno1eHowdnN0IiB0aW1lc3RhbXA9IjE2OTAyMDU1NDEiPjE1NDwva2V5PjwvZm9yZWln
bi1rZXlzPjxyZWYtdHlwZSBuYW1lPSJKb3VybmFsIEFydGljbGUiPjE3PC9yZWYtdHlwZT48Y29u
dHJpYnV0b3JzPjxhdXRob3JzPjxhdXRob3I+QXJhbiwgRC48L2F1dGhvcj48YXV0aG9yPkxvb25l
eSwgQS4gUC48L2F1dGhvcj48YXV0aG9yPkxpdSwgTC4gUS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Vbml2IENh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Ex
PC9zdHlsZT48L0Rpc3BsYXlUZXh0PjxyZWNvcmQ+PHJlYy1udW1iZXI+MTU0PC9yZWMtbnVtYmVy
Pjxmb3JlaWduLWtleXM+PGtleSBhcHA9IkVOIiBkYi1pZD0iNXJycng5c3dydzJ3YWZlZXBzeDVy
eGQ4MmF2Mno1eHowdnN0IiB0aW1lc3RhbXA9IjE2OTAyMDU1NDEiPjE1NDwva2V5PjwvZm9yZWln
bi1rZXlzPjxyZWYtdHlwZSBuYW1lPSJKb3VybmFsIEFydGljbGUiPjE3PC9yZWYtdHlwZT48Y29u
dHJpYnV0b3JzPjxhdXRob3JzPjxhdXRob3I+QXJhbiwgRC48L2F1dGhvcj48YXV0aG9yPkxvb25l
eSwgQS4gUC48L2F1dGhvcj48YXV0aG9yPkxpdSwgTC4gUS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Vbml2IENh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11</w:t>
      </w:r>
      <w:r w:rsidR="00963732">
        <w:rPr>
          <w:rFonts w:ascii="Times New Roman" w:hAnsi="Times New Roman" w:cs="Times New Roman"/>
        </w:rPr>
        <w:fldChar w:fldCharType="end"/>
      </w:r>
      <w:r w:rsidR="0056766B">
        <w:rPr>
          <w:rFonts w:ascii="Times New Roman" w:hAnsi="Times New Roman" w:cs="Times New Roman"/>
        </w:rPr>
        <w:t xml:space="preserve"> </w:t>
      </w:r>
      <w:r w:rsidR="00B84775">
        <w:rPr>
          <w:rFonts w:ascii="Times New Roman" w:hAnsi="Times New Roman" w:cs="Times New Roman"/>
        </w:rPr>
        <w:t xml:space="preserve">based cell type annotation </w:t>
      </w:r>
      <w:r w:rsidR="00147B3B">
        <w:rPr>
          <w:rFonts w:ascii="Times New Roman" w:hAnsi="Times New Roman" w:cs="Times New Roman"/>
        </w:rPr>
        <w:t xml:space="preserve">was also </w:t>
      </w:r>
      <w:r w:rsidR="00453425">
        <w:rPr>
          <w:rFonts w:ascii="Times New Roman" w:hAnsi="Times New Roman" w:cs="Times New Roman"/>
        </w:rPr>
        <w:t>used</w:t>
      </w:r>
      <w:r w:rsidR="00147B3B">
        <w:rPr>
          <w:rFonts w:ascii="Times New Roman" w:hAnsi="Times New Roman" w:cs="Times New Roman"/>
        </w:rPr>
        <w:t xml:space="preserve">, with using </w:t>
      </w:r>
      <w:proofErr w:type="spellStart"/>
      <w:r w:rsidR="0056766B" w:rsidRPr="0056766B">
        <w:rPr>
          <w:rFonts w:ascii="Times New Roman" w:hAnsi="Times New Roman" w:cs="Times New Roman"/>
          <w:i/>
          <w:iCs/>
        </w:rPr>
        <w:t>celldex</w:t>
      </w:r>
      <w:proofErr w:type="spellEnd"/>
      <w:r w:rsidR="0056766B" w:rsidRPr="0056766B">
        <w:rPr>
          <w:rFonts w:ascii="Times New Roman" w:hAnsi="Times New Roman" w:cs="Times New Roman"/>
          <w:i/>
          <w:iCs/>
        </w:rPr>
        <w:t>::</w:t>
      </w:r>
      <w:proofErr w:type="spellStart"/>
      <w:r w:rsidR="0056766B" w:rsidRPr="0056766B">
        <w:rPr>
          <w:rFonts w:ascii="Times New Roman" w:hAnsi="Times New Roman" w:cs="Times New Roman"/>
          <w:i/>
          <w:iCs/>
        </w:rPr>
        <w:t>BlueprintEncodeData</w:t>
      </w:r>
      <w:proofErr w:type="spellEnd"/>
      <w:r w:rsidR="0056766B" w:rsidRPr="0056766B">
        <w:rPr>
          <w:rFonts w:ascii="Times New Roman" w:hAnsi="Times New Roman" w:cs="Times New Roman"/>
          <w:i/>
          <w:iCs/>
        </w:rPr>
        <w:t>()</w:t>
      </w:r>
      <w:r w:rsidR="0056766B" w:rsidRPr="0056766B">
        <w:rPr>
          <w:rFonts w:ascii="Times New Roman" w:hAnsi="Times New Roman" w:cs="Times New Roman"/>
          <w:i/>
          <w:iCs/>
        </w:rPr>
        <w:t xml:space="preserve"> </w:t>
      </w:r>
      <w:r w:rsidR="00147B3B">
        <w:rPr>
          <w:rFonts w:ascii="Times New Roman" w:hAnsi="Times New Roman" w:cs="Times New Roman"/>
        </w:rPr>
        <w:t>as</w:t>
      </w:r>
      <w:r w:rsidR="00C44A8D">
        <w:rPr>
          <w:rFonts w:ascii="Times New Roman" w:hAnsi="Times New Roman" w:cs="Times New Roman"/>
        </w:rPr>
        <w:t xml:space="preserve"> </w:t>
      </w:r>
      <w:r w:rsidR="00C44A8D">
        <w:rPr>
          <w:rFonts w:ascii="Times New Roman" w:hAnsi="Times New Roman" w:cs="Times New Roman"/>
        </w:rPr>
        <w:t>the</w:t>
      </w:r>
      <w:r w:rsidR="00147B3B">
        <w:rPr>
          <w:rFonts w:ascii="Times New Roman" w:hAnsi="Times New Roman" w:cs="Times New Roman"/>
        </w:rPr>
        <w:t xml:space="preserve"> reference dataset. </w:t>
      </w:r>
      <w:r w:rsidR="006B7800">
        <w:rPr>
          <w:rFonts w:ascii="Times New Roman" w:hAnsi="Times New Roman" w:cs="Times New Roman"/>
        </w:rPr>
        <w:t>The phenotypic information for each dataset was provided with the original study.</w:t>
      </w:r>
    </w:p>
    <w:p w14:paraId="47B22444" w14:textId="77777777" w:rsidR="005C338A" w:rsidRDefault="005C338A" w:rsidP="000C2C0B">
      <w:pPr>
        <w:spacing w:line="360" w:lineRule="auto"/>
        <w:rPr>
          <w:rFonts w:ascii="Times New Roman" w:hAnsi="Times New Roman" w:cs="Times New Roman"/>
        </w:rPr>
      </w:pPr>
    </w:p>
    <w:p w14:paraId="2A391562" w14:textId="77777777" w:rsidR="00AB27F2" w:rsidRPr="008A3E62" w:rsidRDefault="00AB27F2" w:rsidP="00AB27F2">
      <w:pPr>
        <w:spacing w:line="480" w:lineRule="auto"/>
        <w:rPr>
          <w:rFonts w:ascii="Times New Roman" w:hAnsi="Times New Roman" w:cs="Times New Roman"/>
          <w:b/>
          <w:bCs/>
          <w:color w:val="000000" w:themeColor="text1"/>
        </w:rPr>
      </w:pPr>
      <w:r w:rsidRPr="008A3E62">
        <w:rPr>
          <w:rFonts w:ascii="Times New Roman" w:hAnsi="Times New Roman" w:cs="Times New Roman"/>
          <w:b/>
          <w:bCs/>
          <w:color w:val="000000" w:themeColor="text1"/>
        </w:rPr>
        <w:t>Statistical</w:t>
      </w:r>
      <w:r>
        <w:rPr>
          <w:rFonts w:ascii="Times New Roman" w:hAnsi="Times New Roman" w:cs="Times New Roman"/>
          <w:b/>
          <w:bCs/>
          <w:color w:val="000000" w:themeColor="text1"/>
        </w:rPr>
        <w:t xml:space="preserve"> </w:t>
      </w:r>
      <w:r w:rsidRPr="0068130D">
        <w:rPr>
          <w:rFonts w:ascii="Times New Roman" w:hAnsi="Times New Roman" w:cs="Times New Roman"/>
          <w:b/>
          <w:bCs/>
          <w:color w:val="000000" w:themeColor="text1"/>
        </w:rPr>
        <w:t>analysis</w:t>
      </w:r>
    </w:p>
    <w:p w14:paraId="7B0230D7" w14:textId="48EECBE0" w:rsidR="0044434A" w:rsidRDefault="0044434A" w:rsidP="000C2C0B">
      <w:pPr>
        <w:spacing w:line="360" w:lineRule="auto"/>
        <w:rPr>
          <w:rFonts w:ascii="Times New Roman" w:hAnsi="Times New Roman" w:cs="Times New Roman"/>
        </w:rPr>
      </w:pPr>
      <w:r w:rsidRPr="003906A2">
        <w:rPr>
          <w:rFonts w:ascii="Times New Roman" w:hAnsi="Times New Roman" w:cs="Times New Roman"/>
          <w:i/>
          <w:iCs/>
        </w:rPr>
        <w:t>Differential cell abundance analysis</w:t>
      </w:r>
      <w:r>
        <w:rPr>
          <w:rFonts w:ascii="Times New Roman" w:hAnsi="Times New Roman" w:cs="Times New Roman"/>
        </w:rPr>
        <w:t xml:space="preserve">: </w:t>
      </w:r>
      <w:r w:rsidR="007520C3" w:rsidRPr="007520C3">
        <w:rPr>
          <w:rFonts w:ascii="Times New Roman" w:hAnsi="Times New Roman" w:cs="Times New Roman"/>
        </w:rPr>
        <w:t>Regarding the binarized phenotypic labels (denoted as P1 and P2</w:t>
      </w:r>
      <w:r w:rsidR="00B53D12">
        <w:rPr>
          <w:rFonts w:ascii="Times New Roman" w:hAnsi="Times New Roman" w:cs="Times New Roman"/>
        </w:rPr>
        <w:t xml:space="preserve"> </w:t>
      </w:r>
      <w:r w:rsidR="006F7049">
        <w:rPr>
          <w:rFonts w:ascii="Times New Roman" w:hAnsi="Times New Roman" w:cs="Times New Roman"/>
        </w:rPr>
        <w:t>below</w:t>
      </w:r>
      <w:r w:rsidR="007520C3" w:rsidRPr="007520C3">
        <w:rPr>
          <w:rFonts w:ascii="Times New Roman" w:hAnsi="Times New Roman" w:cs="Times New Roman"/>
        </w:rPr>
        <w:t>) examined in this study, PENCIL classified the input cells into three groups: P1-cells, P2-cells, and rejected-cells. To ensure robustness, we initially removed samples containing less than 50 CD8+ T-cells. Subsequently, we calculated and plotted the ratios of P1-cells and P2-cells for the remaining samples. To test the differential abundance of P2-cells between P1- and P2-samples, we conducted a one-tailed Wilcoxon test, aiming to examine the hypothesis that "P2-samples do not have a higher proportion of P2-cells than P1-samples."</w:t>
      </w:r>
      <w:r w:rsidR="00B50A5D">
        <w:rPr>
          <w:rFonts w:ascii="Times New Roman" w:hAnsi="Times New Roman" w:cs="Times New Roman"/>
        </w:rPr>
        <w:t xml:space="preserve"> </w:t>
      </w:r>
      <w:r w:rsidR="007520C3" w:rsidRPr="007520C3">
        <w:rPr>
          <w:rFonts w:ascii="Times New Roman" w:hAnsi="Times New Roman" w:cs="Times New Roman"/>
        </w:rPr>
        <w:t>For predicting sample-level phenotypic labels based on phenotype-relevant cell abundance, we utilized the P2-</w:t>
      </w:r>
      <w:r w:rsidR="007520C3" w:rsidRPr="007520C3">
        <w:rPr>
          <w:rFonts w:ascii="Times New Roman" w:hAnsi="Times New Roman" w:cs="Times New Roman"/>
        </w:rPr>
        <w:lastRenderedPageBreak/>
        <w:t>cell ratio in each sample as a predictor. To assess the accuracy of prediction, we employed a 50% P2-cell ratio cutoff, following the approach by Ren et al</w:t>
      </w:r>
      <w:r w:rsidR="0093122A">
        <w:rPr>
          <w:rFonts w:ascii="Times New Roman" w:hAnsi="Times New Roman" w:cs="Times New Roman"/>
          <w:color w:val="000000" w:themeColor="text1"/>
        </w:rPr>
        <w:t>.</w:t>
      </w:r>
      <w:r w:rsidR="00D430CC">
        <w:rPr>
          <w:rFonts w:ascii="Times New Roman" w:hAnsi="Times New Roman" w:cs="Times New Roman"/>
          <w:color w:val="000000" w:themeColor="text1"/>
        </w:rPr>
        <w:t xml:space="preserve"> </w:t>
      </w:r>
      <w:r w:rsidR="002C2A46">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5</w:t>
      </w:r>
      <w:r w:rsidR="002C2A46">
        <w:rPr>
          <w:rFonts w:ascii="Times New Roman" w:hAnsi="Times New Roman" w:cs="Times New Roman"/>
        </w:rPr>
        <w:fldChar w:fldCharType="end"/>
      </w:r>
      <w:r w:rsidR="00D430CC">
        <w:rPr>
          <w:rFonts w:ascii="Times New Roman" w:hAnsi="Times New Roman" w:cs="Times New Roman"/>
        </w:rPr>
        <w:t xml:space="preserve"> </w:t>
      </w:r>
    </w:p>
    <w:p w14:paraId="1CAAFCF8" w14:textId="77777777" w:rsidR="00F43AAD" w:rsidRDefault="00F43AAD" w:rsidP="000C2C0B">
      <w:pPr>
        <w:spacing w:line="360" w:lineRule="auto"/>
        <w:rPr>
          <w:rFonts w:ascii="Times New Roman" w:hAnsi="Times New Roman" w:cs="Times New Roman"/>
        </w:rPr>
      </w:pPr>
    </w:p>
    <w:p w14:paraId="255533B8" w14:textId="5C2B0AEC" w:rsidR="00697ABE" w:rsidRDefault="00AB27F2" w:rsidP="00697ABE">
      <w:pPr>
        <w:spacing w:line="360" w:lineRule="auto"/>
        <w:rPr>
          <w:rFonts w:ascii="Times New Roman" w:hAnsi="Times New Roman" w:cs="Times New Roman"/>
        </w:rPr>
      </w:pPr>
      <w:r w:rsidRPr="003906A2">
        <w:rPr>
          <w:rFonts w:ascii="Times New Roman" w:hAnsi="Times New Roman" w:cs="Times New Roman"/>
          <w:i/>
          <w:iCs/>
        </w:rPr>
        <w:t>Gene set variation analysis (GSVA)</w:t>
      </w:r>
      <w:r>
        <w:rPr>
          <w:rFonts w:ascii="Times New Roman" w:hAnsi="Times New Roman" w:cs="Times New Roman"/>
        </w:rPr>
        <w:t>:</w:t>
      </w:r>
      <w:r w:rsidR="00D430CC">
        <w:rPr>
          <w:rFonts w:ascii="Times New Roman" w:hAnsi="Times New Roman" w:cs="Times New Roman"/>
        </w:rPr>
        <w:t xml:space="preserve"> </w:t>
      </w:r>
      <w:r w:rsidR="00697ABE" w:rsidRPr="00697ABE">
        <w:rPr>
          <w:rFonts w:ascii="Times New Roman" w:hAnsi="Times New Roman" w:cs="Times New Roman"/>
        </w:rPr>
        <w:t xml:space="preserve">In our analysis, we employed the </w:t>
      </w:r>
      <w:proofErr w:type="spellStart"/>
      <w:r w:rsidR="00697ABE" w:rsidRPr="00697ABE">
        <w:rPr>
          <w:rFonts w:ascii="Times New Roman" w:hAnsi="Times New Roman" w:cs="Times New Roman"/>
          <w:i/>
          <w:iCs/>
        </w:rPr>
        <w:t>FindAllMarkers</w:t>
      </w:r>
      <w:proofErr w:type="spellEnd"/>
      <w:r w:rsidR="00697ABE" w:rsidRPr="00697ABE">
        <w:rPr>
          <w:rFonts w:ascii="Times New Roman" w:hAnsi="Times New Roman" w:cs="Times New Roman"/>
          <w:i/>
          <w:iCs/>
        </w:rPr>
        <w:t>()</w:t>
      </w:r>
      <w:r w:rsidR="00697ABE" w:rsidRPr="00697ABE">
        <w:rPr>
          <w:rFonts w:ascii="Times New Roman" w:hAnsi="Times New Roman" w:cs="Times New Roman"/>
        </w:rPr>
        <w:t xml:space="preserve"> function from the </w:t>
      </w:r>
      <w:r w:rsidR="00697ABE" w:rsidRPr="00697ABE">
        <w:rPr>
          <w:rFonts w:ascii="Times New Roman" w:hAnsi="Times New Roman" w:cs="Times New Roman"/>
          <w:i/>
          <w:iCs/>
        </w:rPr>
        <w:t>Seurat</w:t>
      </w:r>
      <w:r w:rsidR="00697ABE" w:rsidRPr="00697ABE">
        <w:rPr>
          <w:rFonts w:ascii="Times New Roman" w:hAnsi="Times New Roman" w:cs="Times New Roman"/>
        </w:rPr>
        <w:t xml:space="preserve"> package (version 4.3.0) in R (version 4.3.0) to identify marker genes in P1-cells, P2-cells, and rejected-cells. The function was set with parameters: </w:t>
      </w:r>
      <w:proofErr w:type="spellStart"/>
      <w:r w:rsidR="00697ABE" w:rsidRPr="00794AED">
        <w:rPr>
          <w:rFonts w:ascii="Times New Roman" w:hAnsi="Times New Roman" w:cs="Times New Roman"/>
          <w:i/>
          <w:iCs/>
        </w:rPr>
        <w:t>only.pos</w:t>
      </w:r>
      <w:proofErr w:type="spellEnd"/>
      <w:r w:rsidR="00697ABE" w:rsidRPr="00697ABE">
        <w:rPr>
          <w:rFonts w:ascii="Times New Roman" w:hAnsi="Times New Roman" w:cs="Times New Roman"/>
        </w:rPr>
        <w:t xml:space="preserve"> = T, </w:t>
      </w:r>
      <w:r w:rsidR="00697ABE" w:rsidRPr="00794AED">
        <w:rPr>
          <w:rFonts w:ascii="Times New Roman" w:hAnsi="Times New Roman" w:cs="Times New Roman"/>
          <w:i/>
          <w:iCs/>
        </w:rPr>
        <w:t>min.pct</w:t>
      </w:r>
      <w:r w:rsidR="00697ABE" w:rsidRPr="00697ABE">
        <w:rPr>
          <w:rFonts w:ascii="Times New Roman" w:hAnsi="Times New Roman" w:cs="Times New Roman"/>
        </w:rPr>
        <w:t xml:space="preserve"> = 0.25, and </w:t>
      </w:r>
      <w:proofErr w:type="spellStart"/>
      <w:r w:rsidR="00697ABE" w:rsidRPr="00794AED">
        <w:rPr>
          <w:rFonts w:ascii="Times New Roman" w:hAnsi="Times New Roman" w:cs="Times New Roman"/>
          <w:i/>
          <w:iCs/>
        </w:rPr>
        <w:t>logfc.threshold</w:t>
      </w:r>
      <w:proofErr w:type="spellEnd"/>
      <w:r w:rsidR="00697ABE" w:rsidRPr="00697ABE">
        <w:rPr>
          <w:rFonts w:ascii="Times New Roman" w:hAnsi="Times New Roman" w:cs="Times New Roman"/>
        </w:rPr>
        <w:t xml:space="preserve"> = 0.25. Subsequently, we filtered the genes with adjusted p-values less than 0.05. To rank the significant marker genes, we calculated their average log fold change.</w:t>
      </w:r>
      <w:r w:rsidR="000112FE">
        <w:rPr>
          <w:rFonts w:ascii="Times New Roman" w:hAnsi="Times New Roman" w:cs="Times New Roman"/>
        </w:rPr>
        <w:t xml:space="preserve"> </w:t>
      </w:r>
      <w:r w:rsidR="00697ABE" w:rsidRPr="00697ABE">
        <w:rPr>
          <w:rFonts w:ascii="Times New Roman" w:hAnsi="Times New Roman" w:cs="Times New Roman"/>
        </w:rPr>
        <w:t xml:space="preserve">Next, we calculated the pseudo-bulk CD8+ T-cell expression for each sample using the </w:t>
      </w:r>
      <w:proofErr w:type="spellStart"/>
      <w:r w:rsidR="00697ABE" w:rsidRPr="00DA6BC6">
        <w:rPr>
          <w:rFonts w:ascii="Times New Roman" w:hAnsi="Times New Roman" w:cs="Times New Roman"/>
          <w:i/>
          <w:iCs/>
        </w:rPr>
        <w:t>AverageExpression</w:t>
      </w:r>
      <w:proofErr w:type="spellEnd"/>
      <w:r w:rsidR="00697ABE" w:rsidRPr="00DA6BC6">
        <w:rPr>
          <w:rFonts w:ascii="Times New Roman" w:hAnsi="Times New Roman" w:cs="Times New Roman"/>
          <w:i/>
          <w:iCs/>
        </w:rPr>
        <w:t>()</w:t>
      </w:r>
      <w:r w:rsidR="00697ABE" w:rsidRPr="00697ABE">
        <w:rPr>
          <w:rFonts w:ascii="Times New Roman" w:hAnsi="Times New Roman" w:cs="Times New Roman"/>
        </w:rPr>
        <w:t xml:space="preserve"> function in the </w:t>
      </w:r>
      <w:r w:rsidR="00697ABE" w:rsidRPr="00DA6BC6">
        <w:rPr>
          <w:rFonts w:ascii="Times New Roman" w:hAnsi="Times New Roman" w:cs="Times New Roman"/>
          <w:i/>
          <w:iCs/>
        </w:rPr>
        <w:t>Seurat</w:t>
      </w:r>
      <w:r w:rsidR="00697ABE" w:rsidRPr="00697ABE">
        <w:rPr>
          <w:rFonts w:ascii="Times New Roman" w:hAnsi="Times New Roman" w:cs="Times New Roman"/>
        </w:rPr>
        <w:t xml:space="preserve"> package. For GSVA analysis, we calculated GSVA scores for the top 5 P1- and P2-marker genes separately on the scaled pseudo-bulk CD8+ T-cell expression data in each sample, utilizing the </w:t>
      </w:r>
      <w:r w:rsidR="00697ABE" w:rsidRPr="00DA6BC6">
        <w:rPr>
          <w:rFonts w:ascii="Times New Roman" w:hAnsi="Times New Roman" w:cs="Times New Roman"/>
          <w:i/>
          <w:iCs/>
        </w:rPr>
        <w:t>GSVA</w:t>
      </w:r>
      <w:r w:rsidR="00697ABE" w:rsidRPr="00697ABE">
        <w:rPr>
          <w:rFonts w:ascii="Times New Roman" w:hAnsi="Times New Roman" w:cs="Times New Roman"/>
        </w:rPr>
        <w:t xml:space="preserve"> </w:t>
      </w:r>
      <w:r w:rsidR="00DA6BC6">
        <w:rPr>
          <w:rFonts w:ascii="Times New Roman" w:hAnsi="Times New Roman" w:cs="Times New Roman"/>
        </w:rPr>
        <w:fldChar w:fldCharType="begin"/>
      </w:r>
      <w:r w:rsidR="00DA6BC6">
        <w:rPr>
          <w:rFonts w:ascii="Times New Roman" w:hAnsi="Times New Roman" w:cs="Times New Roman"/>
        </w:rPr>
        <w:instrText xml:space="preserve"> ADDIN EN.CITE &lt;EndNote&gt;&lt;Cite&gt;&lt;Author&gt;Hanzelmann&lt;/Author&gt;&lt;Year&gt;2013&lt;/Year&gt;&lt;RecNum&gt;167&lt;/RecNum&gt;&lt;DisplayText&gt;&lt;style face="superscript"&gt;24&lt;/style&gt;&lt;/DisplayText&gt;&lt;record&gt;&lt;rec-number&gt;167&lt;/rec-number&gt;&lt;foreign-keys&gt;&lt;key app="EN" db-id="5rrrx9swrw2wafeepsx5rxd82av2z5xz0vst" timestamp="1690223923"&gt;167&lt;/key&gt;&lt;/foreign-keys&gt;&lt;ref-type name="Journal Article"&gt;17&lt;/ref-type&gt;&lt;contributors&gt;&lt;authors&gt;&lt;author&gt;Hanzelmann, S.&lt;/author&gt;&lt;author&gt;Castelo, R.&lt;/author&gt;&lt;author&gt;Guinney, J.&lt;/author&gt;&lt;/authors&gt;&lt;/contributors&gt;&lt;auth-address&gt;Hosp del Mar Med Res Inst IMIM, Res Program Biomed Informat GRIB, Barcelona, Catalonia, Spain&amp;#xD;Univ Pompeu Fabra, Dept Expt &amp;amp; Hlth Sci, Barcelona, Catalonia, Spain&amp;#xD;Sage Bionetworks, Seattle, WA 98109 USA&lt;/auth-address&gt;&lt;titles&gt;&lt;title&gt;GSVA: gene set variation analysis for microarray and RNA-Seq data&lt;/title&gt;&lt;secondary-title&gt;Bmc Bioinformatics&lt;/secondary-title&gt;&lt;alt-title&gt;Bmc Bioinformatics&lt;/alt-title&gt;&lt;/titles&gt;&lt;volume&gt;14&lt;/volume&gt;&lt;keywords&gt;&lt;keyword&gt;expression data&lt;/keyword&gt;&lt;keyword&gt;enrichment analysis&lt;/keyword&gt;&lt;keyword&gt;pathway&lt;/keyword&gt;&lt;keyword&gt;tests&lt;/keyword&gt;&lt;keyword&gt;bioinformatics&lt;/keyword&gt;&lt;keyword&gt;bioconductor&lt;/keyword&gt;&lt;keyword&gt;performance&lt;/keyword&gt;&lt;keyword&gt;mechanism&lt;/keyword&gt;&lt;keyword&gt;selection&lt;/keyword&gt;&lt;keyword&gt;patterns&lt;/keyword&gt;&lt;/keywords&gt;&lt;dates&gt;&lt;year&gt;2013&lt;/year&gt;&lt;pub-dates&gt;&lt;date&gt;Jan 16&lt;/date&gt;&lt;/pub-dates&gt;&lt;/dates&gt;&lt;isbn&gt;1471-2105&lt;/isbn&gt;&lt;accession-num&gt;WOS:000317388400002&lt;/accession-num&gt;&lt;urls&gt;&lt;related-urls&gt;&lt;url&gt;&amp;lt;Go to ISI&amp;gt;://WOS:000317388400002&lt;/url&gt;&lt;/related-urls&gt;&lt;/urls&gt;&lt;electronic-resource-num&gt;Artn 7&amp;#xD;10.1186/1471-2105-14-7&lt;/electronic-resource-num&gt;&lt;language&gt;English&lt;/language&gt;&lt;/record&gt;&lt;/Cite&gt;&lt;/EndNote&gt;</w:instrText>
      </w:r>
      <w:r w:rsidR="00DA6BC6">
        <w:rPr>
          <w:rFonts w:ascii="Times New Roman" w:hAnsi="Times New Roman" w:cs="Times New Roman"/>
        </w:rPr>
        <w:fldChar w:fldCharType="separate"/>
      </w:r>
      <w:r w:rsidR="00DA6BC6" w:rsidRPr="00785CE5">
        <w:rPr>
          <w:rFonts w:ascii="Times New Roman" w:hAnsi="Times New Roman" w:cs="Times New Roman"/>
          <w:noProof/>
          <w:vertAlign w:val="superscript"/>
        </w:rPr>
        <w:t>24</w:t>
      </w:r>
      <w:r w:rsidR="00DA6BC6">
        <w:rPr>
          <w:rFonts w:ascii="Times New Roman" w:hAnsi="Times New Roman" w:cs="Times New Roman"/>
        </w:rPr>
        <w:fldChar w:fldCharType="end"/>
      </w:r>
      <w:r w:rsidR="00DA6BC6">
        <w:rPr>
          <w:rFonts w:ascii="Times New Roman" w:hAnsi="Times New Roman" w:cs="Times New Roman"/>
        </w:rPr>
        <w:t xml:space="preserve"> </w:t>
      </w:r>
      <w:r w:rsidR="00697ABE" w:rsidRPr="00697ABE">
        <w:rPr>
          <w:rFonts w:ascii="Times New Roman" w:hAnsi="Times New Roman" w:cs="Times New Roman"/>
        </w:rPr>
        <w:t>package (version 1.48.2).</w:t>
      </w:r>
    </w:p>
    <w:p w14:paraId="1423BD8B" w14:textId="77777777" w:rsidR="00516178" w:rsidRDefault="00516178" w:rsidP="000C2C0B">
      <w:pPr>
        <w:spacing w:line="360" w:lineRule="auto"/>
        <w:rPr>
          <w:rFonts w:ascii="Times New Roman" w:hAnsi="Times New Roman" w:cs="Times New Roman"/>
        </w:rPr>
      </w:pPr>
    </w:p>
    <w:p w14:paraId="33676448" w14:textId="1E9DF06D" w:rsidR="005A7CB4" w:rsidRDefault="00AB27F2" w:rsidP="000C2C0B">
      <w:pPr>
        <w:spacing w:line="360" w:lineRule="auto"/>
        <w:rPr>
          <w:rFonts w:ascii="Times New Roman" w:hAnsi="Times New Roman" w:cs="Times New Roman"/>
        </w:rPr>
      </w:pPr>
      <w:r w:rsidRPr="003906A2">
        <w:rPr>
          <w:rFonts w:ascii="Times New Roman" w:hAnsi="Times New Roman" w:cs="Times New Roman"/>
          <w:i/>
          <w:iCs/>
        </w:rPr>
        <w:t>Pathway enrichment analysis</w:t>
      </w:r>
      <w:r>
        <w:rPr>
          <w:rFonts w:ascii="Times New Roman" w:hAnsi="Times New Roman" w:cs="Times New Roman"/>
        </w:rPr>
        <w:t>:</w:t>
      </w:r>
      <w:r w:rsidR="009440AC">
        <w:rPr>
          <w:rFonts w:ascii="Times New Roman" w:hAnsi="Times New Roman" w:cs="Times New Roman"/>
        </w:rPr>
        <w:t xml:space="preserve"> </w:t>
      </w:r>
      <w:r w:rsidR="005A7CB4">
        <w:rPr>
          <w:rFonts w:ascii="Times New Roman" w:hAnsi="Times New Roman" w:cs="Times New Roman"/>
        </w:rPr>
        <w:t>We</w:t>
      </w:r>
      <w:r w:rsidR="005A7CB4" w:rsidRPr="005A7CB4">
        <w:rPr>
          <w:rFonts w:ascii="Times New Roman" w:hAnsi="Times New Roman" w:cs="Times New Roman"/>
        </w:rPr>
        <w:t xml:space="preserve"> conducted pathway enrichment analysis on the significant marker genes identified for P1- and P2-cells, as described earlier. For this analysis, we utilized the </w:t>
      </w:r>
      <w:proofErr w:type="spellStart"/>
      <w:r w:rsidR="005A7CB4" w:rsidRPr="00C47DC3">
        <w:rPr>
          <w:rFonts w:ascii="Times New Roman" w:hAnsi="Times New Roman" w:cs="Times New Roman"/>
          <w:i/>
          <w:iCs/>
        </w:rPr>
        <w:t>enrichPathway</w:t>
      </w:r>
      <w:proofErr w:type="spellEnd"/>
      <w:r w:rsidR="005A7CB4" w:rsidRPr="00C47DC3">
        <w:rPr>
          <w:rFonts w:ascii="Times New Roman" w:hAnsi="Times New Roman" w:cs="Times New Roman"/>
          <w:i/>
          <w:iCs/>
        </w:rPr>
        <w:t>()</w:t>
      </w:r>
      <w:r w:rsidR="005A7CB4" w:rsidRPr="005A7CB4">
        <w:rPr>
          <w:rFonts w:ascii="Times New Roman" w:hAnsi="Times New Roman" w:cs="Times New Roman"/>
        </w:rPr>
        <w:t xml:space="preserve"> function from the </w:t>
      </w:r>
      <w:proofErr w:type="spellStart"/>
      <w:r w:rsidR="005A7CB4" w:rsidRPr="00C47DC3">
        <w:rPr>
          <w:rFonts w:ascii="Times New Roman" w:hAnsi="Times New Roman" w:cs="Times New Roman"/>
          <w:i/>
          <w:iCs/>
        </w:rPr>
        <w:t>ReactomePA</w:t>
      </w:r>
      <w:proofErr w:type="spellEnd"/>
      <w:r w:rsidR="005A7CB4" w:rsidRPr="005A7CB4">
        <w:rPr>
          <w:rFonts w:ascii="Times New Roman" w:hAnsi="Times New Roman" w:cs="Times New Roman"/>
        </w:rPr>
        <w:t xml:space="preserve"> </w:t>
      </w:r>
      <w:r w:rsidR="00C47DC3">
        <w:rPr>
          <w:rFonts w:ascii="Times New Roman" w:hAnsi="Times New Roman" w:cs="Times New Roman"/>
        </w:rPr>
        <w:fldChar w:fldCharType="begin"/>
      </w:r>
      <w:r w:rsidR="00C47DC3">
        <w:rPr>
          <w:rFonts w:ascii="Times New Roman" w:hAnsi="Times New Roman" w:cs="Times New Roman"/>
        </w:rPr>
        <w:instrText xml:space="preserve"> ADDIN EN.CITE &lt;EndNote&gt;&lt;Cite&gt;&lt;Author&gt;Yu&lt;/Author&gt;&lt;Year&gt;2016&lt;/Year&gt;&lt;RecNum&gt;168&lt;/RecNum&gt;&lt;DisplayText&gt;&lt;style face="superscript"&gt;25&lt;/style&gt;&lt;/DisplayText&gt;&lt;record&gt;&lt;rec-number&gt;168&lt;/rec-number&gt;&lt;foreign-keys&gt;&lt;key app="EN" db-id="5rrrx9swrw2wafeepsx5rxd82av2z5xz0vst" timestamp="1690224444"&gt;168&lt;/key&gt;&lt;/foreign-keys&gt;&lt;ref-type name="Journal Article"&gt;17&lt;/ref-type&gt;&lt;contributors&gt;&lt;authors&gt;&lt;author&gt;Yu, G. C.&lt;/author&gt;&lt;author&gt;He, Q. Y.&lt;/author&gt;&lt;/authors&gt;&lt;/contributors&gt;&lt;auth-address&gt;Jinan Univ, Coll Life Sci &amp;amp; Technol, Key Lab Funct Prot Res, Guangdong Higher Educ Inst,Inst Life &amp;amp; Hlth Engn, Guangzhou 510632, Guangdong, Peoples R China&amp;#xD;Univ Hong Kong, Sch Publ Hlth, State Key Lab Emerging Infect Dis, Hong Kong, Hong Kong, Peoples R China&lt;/auth-address&gt;&lt;titles&gt;&lt;title&gt;ReactomePA: an R/Bioconductor package for reactome pathway analysis and visualization&lt;/title&gt;&lt;secondary-title&gt;Molecular Biosystems&lt;/secondary-title&gt;&lt;alt-title&gt;Mol Biosyst&lt;/alt-title&gt;&lt;/titles&gt;&lt;pages&gt;477-479&lt;/pages&gt;&lt;volume&gt;12&lt;/volume&gt;&lt;number&gt;2&lt;/number&gt;&lt;keywords&gt;&lt;keyword&gt;expression&lt;/keyword&gt;&lt;/keywords&gt;&lt;dates&gt;&lt;year&gt;2016&lt;/year&gt;&lt;/dates&gt;&lt;isbn&gt;1742-206x&lt;/isbn&gt;&lt;accession-num&gt;WOS:000368858900017&lt;/accession-num&gt;&lt;urls&gt;&lt;related-urls&gt;&lt;url&gt;&amp;lt;Go to ISI&amp;gt;://WOS:000368858900017&lt;/url&gt;&lt;/related-urls&gt;&lt;/urls&gt;&lt;electronic-resource-num&gt;10.1039/c5mb00663e&lt;/electronic-resource-num&gt;&lt;language&gt;English&lt;/language&gt;&lt;/record&gt;&lt;/Cite&gt;&lt;/EndNote&gt;</w:instrText>
      </w:r>
      <w:r w:rsidR="00C47DC3">
        <w:rPr>
          <w:rFonts w:ascii="Times New Roman" w:hAnsi="Times New Roman" w:cs="Times New Roman"/>
        </w:rPr>
        <w:fldChar w:fldCharType="separate"/>
      </w:r>
      <w:r w:rsidR="00C47DC3" w:rsidRPr="00785CE5">
        <w:rPr>
          <w:rFonts w:ascii="Times New Roman" w:hAnsi="Times New Roman" w:cs="Times New Roman"/>
          <w:noProof/>
          <w:vertAlign w:val="superscript"/>
        </w:rPr>
        <w:t>25</w:t>
      </w:r>
      <w:r w:rsidR="00C47DC3">
        <w:rPr>
          <w:rFonts w:ascii="Times New Roman" w:hAnsi="Times New Roman" w:cs="Times New Roman"/>
        </w:rPr>
        <w:fldChar w:fldCharType="end"/>
      </w:r>
      <w:r w:rsidR="005A7CB4" w:rsidRPr="005A7CB4">
        <w:rPr>
          <w:rFonts w:ascii="Times New Roman" w:hAnsi="Times New Roman" w:cs="Times New Roman"/>
        </w:rPr>
        <w:t xml:space="preserve"> package (version 1.44.0) with a p-value cutoff of 0.05. We present</w:t>
      </w:r>
      <w:r w:rsidR="00CD2AFF">
        <w:rPr>
          <w:rFonts w:ascii="Times New Roman" w:hAnsi="Times New Roman" w:cs="Times New Roman"/>
        </w:rPr>
        <w:t>ed</w:t>
      </w:r>
      <w:r w:rsidR="005A7CB4" w:rsidRPr="005A7CB4">
        <w:rPr>
          <w:rFonts w:ascii="Times New Roman" w:hAnsi="Times New Roman" w:cs="Times New Roman"/>
        </w:rPr>
        <w:t xml:space="preserve"> the top 10 significantly enriched pathways in both P1- and P2-cells.</w:t>
      </w:r>
    </w:p>
    <w:p w14:paraId="6196A3D0" w14:textId="77777777" w:rsidR="00523B20" w:rsidRDefault="00523B20" w:rsidP="000C2C0B">
      <w:pPr>
        <w:spacing w:line="360" w:lineRule="auto"/>
        <w:rPr>
          <w:rFonts w:ascii="Times New Roman" w:hAnsi="Times New Roman" w:cs="Times New Roman"/>
        </w:rPr>
      </w:pPr>
    </w:p>
    <w:p w14:paraId="18ED8772" w14:textId="432CA9B3" w:rsidR="00AB27F2" w:rsidRPr="00BC182E" w:rsidRDefault="00AB27F2" w:rsidP="00242295">
      <w:pPr>
        <w:spacing w:line="360" w:lineRule="auto"/>
        <w:rPr>
          <w:rFonts w:ascii="Times New Roman" w:hAnsi="Times New Roman" w:cs="Times New Roman"/>
        </w:rPr>
      </w:pPr>
      <w:r w:rsidRPr="003906A2">
        <w:rPr>
          <w:rFonts w:ascii="Times New Roman" w:hAnsi="Times New Roman" w:cs="Times New Roman"/>
          <w:i/>
          <w:iCs/>
        </w:rPr>
        <w:t>Anti-tumor immune signature enrichment analysis</w:t>
      </w:r>
      <w:r>
        <w:rPr>
          <w:rFonts w:ascii="Times New Roman" w:hAnsi="Times New Roman" w:cs="Times New Roman"/>
        </w:rPr>
        <w:t>:</w:t>
      </w:r>
      <w:r w:rsidR="00BC182E">
        <w:rPr>
          <w:rFonts w:ascii="Times New Roman" w:hAnsi="Times New Roman" w:cs="Times New Roman"/>
        </w:rPr>
        <w:t xml:space="preserve"> </w:t>
      </w:r>
      <w:r w:rsidR="004A6832" w:rsidRPr="004A6832">
        <w:rPr>
          <w:rFonts w:ascii="Times New Roman" w:hAnsi="Times New Roman" w:cs="Times New Roman"/>
        </w:rPr>
        <w:t xml:space="preserve">During the analysis of </w:t>
      </w:r>
      <w:r w:rsidR="00946E87">
        <w:rPr>
          <w:rFonts w:ascii="Times New Roman" w:hAnsi="Times New Roman" w:cs="Times New Roman"/>
        </w:rPr>
        <w:t>Tumor</w:t>
      </w:r>
      <w:r w:rsidR="004A6832" w:rsidRPr="004A6832">
        <w:rPr>
          <w:rFonts w:ascii="Times New Roman" w:hAnsi="Times New Roman" w:cs="Times New Roman"/>
        </w:rPr>
        <w:t xml:space="preserve">-related CD8+ T-cells in HNSCC, we conducted an examination of the enrichment of anti-tumor immune signatures in both </w:t>
      </w:r>
      <w:r w:rsidR="00A603CD">
        <w:rPr>
          <w:rFonts w:ascii="Times New Roman" w:hAnsi="Times New Roman" w:cs="Times New Roman"/>
        </w:rPr>
        <w:t>Tumor</w:t>
      </w:r>
      <w:r w:rsidR="004A6832" w:rsidRPr="004A6832">
        <w:rPr>
          <w:rFonts w:ascii="Times New Roman" w:hAnsi="Times New Roman" w:cs="Times New Roman"/>
        </w:rPr>
        <w:t>-</w:t>
      </w:r>
      <w:r w:rsidR="004A6832">
        <w:rPr>
          <w:rFonts w:ascii="Times New Roman" w:hAnsi="Times New Roman" w:cs="Times New Roman"/>
        </w:rPr>
        <w:t>related</w:t>
      </w:r>
      <w:r w:rsidR="004A6832" w:rsidRPr="004A6832">
        <w:rPr>
          <w:rFonts w:ascii="Times New Roman" w:hAnsi="Times New Roman" w:cs="Times New Roman"/>
        </w:rPr>
        <w:t xml:space="preserve"> CD8+ T-cells and PBMC-</w:t>
      </w:r>
      <w:r w:rsidR="004A6832">
        <w:rPr>
          <w:rFonts w:ascii="Times New Roman" w:hAnsi="Times New Roman" w:cs="Times New Roman"/>
        </w:rPr>
        <w:t>relative</w:t>
      </w:r>
      <w:r w:rsidR="004A6832" w:rsidRPr="004A6832">
        <w:rPr>
          <w:rFonts w:ascii="Times New Roman" w:hAnsi="Times New Roman" w:cs="Times New Roman"/>
        </w:rPr>
        <w:t xml:space="preserve"> CD8+ T-cells. Specifically, we defined the tissue-resident memory signature (TRM) using positive marker genes such as IL17A, IL10, IL2, IFNG, DUSP6, PDCD1, CRTAM, ITGA1, ITGAE, CD69, CD101, and CXCR6, along with negative marker genes including SELL, S1PR1, S1PR5, CX3CR1, MKI67, KLF2, and KLF3, following the approach by Kumar et al. </w:t>
      </w:r>
      <w:r w:rsidR="000E0179">
        <w:rPr>
          <w:rFonts w:ascii="Times New Roman" w:hAnsi="Times New Roman" w:cs="Times New Roman"/>
        </w:rPr>
        <w:fldChar w:fldCharType="begin">
          <w:fldData xml:space="preserve">PEVuZE5vdGU+PENpdGU+PEF1dGhvcj5LdW1hcjwvQXV0aG9yPjxZZWFyPjIwMTc8L1llYXI+PFJl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jkyMS0y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</w:fldData>
        </w:fldChar>
      </w:r>
      <w:r w:rsidR="000E0179">
        <w:rPr>
          <w:rFonts w:ascii="Times New Roman" w:hAnsi="Times New Roman" w:cs="Times New Roman"/>
        </w:rPr>
        <w:instrText xml:space="preserve"> ADDIN EN.CITE </w:instrText>
      </w:r>
      <w:r w:rsidR="000E0179">
        <w:rPr>
          <w:rFonts w:ascii="Times New Roman" w:hAnsi="Times New Roman" w:cs="Times New Roman"/>
        </w:rPr>
        <w:fldChar w:fldCharType="begin">
          <w:fldData xml:space="preserve">PEVuZE5vdGU+PENpdGU+PEF1dGhvcj5LdW1hcjwvQXV0aG9yPjxZZWFyPjIwMTc8L1llYXI+PFJl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jkyMS0y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</w:fldData>
        </w:fldChar>
      </w:r>
      <w:r w:rsidR="000E0179">
        <w:rPr>
          <w:rFonts w:ascii="Times New Roman" w:hAnsi="Times New Roman" w:cs="Times New Roman"/>
        </w:rPr>
        <w:instrText xml:space="preserve"> ADDIN EN.CITE.DATA </w:instrText>
      </w:r>
      <w:r w:rsidR="000E0179">
        <w:rPr>
          <w:rFonts w:ascii="Times New Roman" w:hAnsi="Times New Roman" w:cs="Times New Roman"/>
        </w:rPr>
      </w:r>
      <w:r w:rsidR="000E0179">
        <w:rPr>
          <w:rFonts w:ascii="Times New Roman" w:hAnsi="Times New Roman" w:cs="Times New Roman"/>
        </w:rPr>
        <w:fldChar w:fldCharType="end"/>
      </w:r>
      <w:r w:rsidR="000E0179">
        <w:rPr>
          <w:rFonts w:ascii="Times New Roman" w:hAnsi="Times New Roman" w:cs="Times New Roman"/>
        </w:rPr>
        <w:fldChar w:fldCharType="separate"/>
      </w:r>
      <w:r w:rsidR="000E0179" w:rsidRPr="00785CE5">
        <w:rPr>
          <w:rFonts w:ascii="Times New Roman" w:hAnsi="Times New Roman" w:cs="Times New Roman"/>
          <w:noProof/>
          <w:vertAlign w:val="superscript"/>
        </w:rPr>
        <w:t>26</w:t>
      </w:r>
      <w:r w:rsidR="000E0179">
        <w:rPr>
          <w:rFonts w:ascii="Times New Roman" w:hAnsi="Times New Roman" w:cs="Times New Roman"/>
        </w:rPr>
        <w:fldChar w:fldCharType="end"/>
      </w:r>
      <w:r w:rsidR="000E0179">
        <w:rPr>
          <w:rFonts w:ascii="Times New Roman" w:hAnsi="Times New Roman" w:cs="Times New Roman"/>
        </w:rPr>
        <w:t>.</w:t>
      </w:r>
      <w:r w:rsidR="00145B68">
        <w:rPr>
          <w:rFonts w:ascii="Times New Roman" w:hAnsi="Times New Roman" w:cs="Times New Roman"/>
        </w:rPr>
        <w:t xml:space="preserve"> </w:t>
      </w:r>
      <w:r w:rsidR="004A6832" w:rsidRPr="004A6832">
        <w:rPr>
          <w:rFonts w:ascii="Times New Roman" w:hAnsi="Times New Roman" w:cs="Times New Roman"/>
        </w:rPr>
        <w:t xml:space="preserve">Moreover, we defined the T cell exhaustion signature using positive marker genes such as PDCD1, CTLA4, LAG3, HAVCR2, and TIGIT, as outlined by Wherry et al. </w:t>
      </w:r>
      <w:r w:rsidR="000E0179">
        <w:rPr>
          <w:rFonts w:ascii="Times New Roman" w:hAnsi="Times New Roman" w:cs="Times New Roman"/>
        </w:rPr>
        <w:fldChar w:fldCharType="begin">
          <w:fldData xml:space="preserve">PEVuZE5vdGU+PENpdGU+PEF1dGhvcj5XaGVycnk8L0F1dGhvcj48WWVhcj4yMDA3PC9ZZWFyPjxS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Y3MC02ODQ8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</w:fldData>
        </w:fldChar>
      </w:r>
      <w:r w:rsidR="000E0179">
        <w:rPr>
          <w:rFonts w:ascii="Times New Roman" w:hAnsi="Times New Roman" w:cs="Times New Roman"/>
        </w:rPr>
        <w:instrText xml:space="preserve"> ADDIN EN.CITE </w:instrText>
      </w:r>
      <w:r w:rsidR="000E0179">
        <w:rPr>
          <w:rFonts w:ascii="Times New Roman" w:hAnsi="Times New Roman" w:cs="Times New Roman"/>
        </w:rPr>
        <w:fldChar w:fldCharType="begin">
          <w:fldData xml:space="preserve">PEVuZE5vdGU+PENpdGU+PEF1dGhvcj5XaGVycnk8L0F1dGhvcj48WWVhcj4yMDA3PC9ZZWFyPjxS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Y3MC02ODQ8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</w:fldData>
        </w:fldChar>
      </w:r>
      <w:r w:rsidR="000E0179">
        <w:rPr>
          <w:rFonts w:ascii="Times New Roman" w:hAnsi="Times New Roman" w:cs="Times New Roman"/>
        </w:rPr>
        <w:instrText xml:space="preserve"> ADDIN EN.CITE.DATA </w:instrText>
      </w:r>
      <w:r w:rsidR="000E0179">
        <w:rPr>
          <w:rFonts w:ascii="Times New Roman" w:hAnsi="Times New Roman" w:cs="Times New Roman"/>
        </w:rPr>
      </w:r>
      <w:r w:rsidR="000E0179">
        <w:rPr>
          <w:rFonts w:ascii="Times New Roman" w:hAnsi="Times New Roman" w:cs="Times New Roman"/>
        </w:rPr>
        <w:fldChar w:fldCharType="end"/>
      </w:r>
      <w:r w:rsidR="000E0179">
        <w:rPr>
          <w:rFonts w:ascii="Times New Roman" w:hAnsi="Times New Roman" w:cs="Times New Roman"/>
        </w:rPr>
        <w:fldChar w:fldCharType="separate"/>
      </w:r>
      <w:r w:rsidR="000E0179" w:rsidRPr="00785CE5">
        <w:rPr>
          <w:rFonts w:ascii="Times New Roman" w:hAnsi="Times New Roman" w:cs="Times New Roman"/>
          <w:noProof/>
          <w:vertAlign w:val="superscript"/>
        </w:rPr>
        <w:t>27</w:t>
      </w:r>
      <w:r w:rsidR="000E0179">
        <w:rPr>
          <w:rFonts w:ascii="Times New Roman" w:hAnsi="Times New Roman" w:cs="Times New Roman"/>
        </w:rPr>
        <w:fldChar w:fldCharType="end"/>
      </w:r>
      <w:r w:rsidR="004A6832" w:rsidRPr="004A6832">
        <w:rPr>
          <w:rFonts w:ascii="Times New Roman" w:hAnsi="Times New Roman" w:cs="Times New Roman"/>
        </w:rPr>
        <w:t xml:space="preserve">. Additionally, the interferon-gamma signature (IFNG) was established using positive marker genes like IDO1, CXCL10, CXCL9, HLA-DRA, IFNG, and STAT1, following Ayers et al. </w:t>
      </w:r>
      <w:r w:rsidR="00E64F04">
        <w:rPr>
          <w:rFonts w:ascii="Times New Roman" w:hAnsi="Times New Roman" w:cs="Times New Roman"/>
        </w:rPr>
        <w:fldChar w:fldCharType="begin"/>
      </w:r>
      <w:r w:rsidR="00E64F04">
        <w:rPr>
          <w:rFonts w:ascii="Times New Roman" w:hAnsi="Times New Roman" w:cs="Times New Roman"/>
        </w:rPr>
        <w:instrText xml:space="preserve"> ADDIN EN.CITE &lt;EndNote&gt;&lt;Cite&gt;&lt;Author&gt;Ayers&lt;/Author&gt;&lt;Year&gt;2017&lt;/Year&gt;&lt;RecNum&gt;171&lt;/RecNum&gt;&lt;DisplayText&gt;&lt;style face="superscript"&gt;28&lt;/style&gt;&lt;/DisplayText&gt;&lt;record&gt;&lt;rec-number&gt;171&lt;/rec-number&gt;&lt;foreign-keys&gt;&lt;key app="EN" db-id="5rrrx9swrw2wafeepsx5rxd82av2z5xz0vst" timestamp="1690225146"&gt;171&lt;/key&gt;&lt;/foreign-keys&gt;&lt;ref-type name="Journal Article"&gt;17&lt;/ref-type&gt;&lt;contributors&gt;&lt;authors&gt;&lt;author&gt;Ayers, M.&lt;/author&gt;&lt;author&gt;Lunceford, J.&lt;/author&gt;&lt;author&gt;Nebozhyn, M.&lt;/author&gt;&lt;author&gt;Murphy, E.&lt;/author&gt;&lt;author&gt;Loboda, A.&lt;/author&gt;&lt;author&gt;Kaufman, D. R.&lt;/author&gt;&lt;author&gt;Albright, A.&lt;/author&gt;&lt;author&gt;Cheng, J. D.&lt;/author&gt;&lt;author&gt;Kang, S. P.&lt;/author&gt;&lt;author&gt;Shankaran, V.&lt;/author&gt;&lt;author&gt;Piha-Paul, S. A.&lt;/author&gt;&lt;author&gt;Yearley, J.&lt;/author&gt;&lt;author&gt;Seiwert, T. Y.&lt;/author&gt;&lt;author&gt;Ribas, A.&lt;/author&gt;&lt;author&gt;McClanahan, T. K.&lt;/author&gt;&lt;/authors&gt;&lt;/contributors&gt;&lt;auth-address&gt;Merck &amp;amp; Co Inc, Kenilworth, NJ USA&amp;#xD;Univ Washington, Seattle, WA 98195 USA&amp;#xD;Univ Texas MD Anderson Canc Ctr, Houston, TX 77030 USA&amp;#xD;Univ Chicago, Chicago, IL 60637 USA&amp;#xD;Univ Calif Los Angeles, Los Angeles, CA USA&lt;/auth-address&gt;&lt;titles&gt;&lt;title&gt;IFN-gamma-related mRNA profile predicts clinical response to PD-1 blockade&lt;/title&gt;&lt;secondary-title&gt;Journal of Clinical Investigation&lt;/secondary-title&gt;&lt;alt-title&gt;J Clin Invest&lt;/alt-title&gt;&lt;/titles&gt;&lt;pages&gt;2930-2940&lt;/pages&gt;&lt;volume&gt;127&lt;/volume&gt;&lt;number&gt;8&lt;/number&gt;&lt;keywords&gt;&lt;keyword&gt;immune&lt;/keyword&gt;&lt;keyword&gt;expression&lt;/keyword&gt;&lt;keyword&gt;pembrolizumab&lt;/keyword&gt;&lt;keyword&gt;tolerance&lt;/keyword&gt;&lt;keyword&gt;ligands&lt;/keyword&gt;&lt;keyword&gt;safety&lt;/keyword&gt;&lt;/keywords&gt;&lt;dates&gt;&lt;year&gt;2017&lt;/year&gt;&lt;pub-dates&gt;&lt;date&gt;Aug 1&lt;/date&gt;&lt;/pub-dates&gt;&lt;/dates&gt;&lt;isbn&gt;0021-9738&lt;/isbn&gt;&lt;accession-num&gt;WOS:000406679500008&lt;/accession-num&gt;&lt;urls&gt;&lt;related-urls&gt;&lt;url&gt;&amp;lt;Go to ISI&amp;gt;://WOS:000406679500008&lt;/url&gt;&lt;/related-urls&gt;&lt;/urls&gt;&lt;electronic-resource-num&gt;10.1172/Jci91190&lt;/electronic-resource-num&gt;&lt;language&gt;English&lt;/language&gt;&lt;/record&gt;&lt;/Cite&gt;&lt;/EndNote&gt;</w:instrText>
      </w:r>
      <w:r w:rsidR="00E64F04">
        <w:rPr>
          <w:rFonts w:ascii="Times New Roman" w:hAnsi="Times New Roman" w:cs="Times New Roman"/>
        </w:rPr>
        <w:fldChar w:fldCharType="separate"/>
      </w:r>
      <w:r w:rsidR="00E64F04" w:rsidRPr="00785CE5">
        <w:rPr>
          <w:rFonts w:ascii="Times New Roman" w:hAnsi="Times New Roman" w:cs="Times New Roman"/>
          <w:noProof/>
          <w:vertAlign w:val="superscript"/>
        </w:rPr>
        <w:t>28</w:t>
      </w:r>
      <w:r w:rsidR="00E64F04">
        <w:rPr>
          <w:rFonts w:ascii="Times New Roman" w:hAnsi="Times New Roman" w:cs="Times New Roman"/>
        </w:rPr>
        <w:fldChar w:fldCharType="end"/>
      </w:r>
      <w:r w:rsidR="004A6832" w:rsidRPr="004A6832">
        <w:rPr>
          <w:rFonts w:ascii="Times New Roman" w:hAnsi="Times New Roman" w:cs="Times New Roman"/>
        </w:rPr>
        <w:t>.</w:t>
      </w:r>
      <w:r w:rsidR="009C380A">
        <w:rPr>
          <w:rFonts w:ascii="Times New Roman" w:hAnsi="Times New Roman" w:cs="Times New Roman"/>
        </w:rPr>
        <w:t xml:space="preserve"> </w:t>
      </w:r>
      <w:r w:rsidR="004A6832" w:rsidRPr="004A6832">
        <w:rPr>
          <w:rFonts w:ascii="Times New Roman" w:hAnsi="Times New Roman" w:cs="Times New Roman"/>
        </w:rPr>
        <w:t xml:space="preserve">To calculate the enrichment scores for these signatures, we utilized the </w:t>
      </w:r>
      <w:proofErr w:type="spellStart"/>
      <w:r w:rsidR="004A6832" w:rsidRPr="009C380A">
        <w:rPr>
          <w:rFonts w:ascii="Times New Roman" w:hAnsi="Times New Roman" w:cs="Times New Roman"/>
          <w:i/>
          <w:iCs/>
        </w:rPr>
        <w:t>AddModuleScore_UCell</w:t>
      </w:r>
      <w:proofErr w:type="spellEnd"/>
      <w:r w:rsidR="004A6832" w:rsidRPr="009C380A">
        <w:rPr>
          <w:rFonts w:ascii="Times New Roman" w:hAnsi="Times New Roman" w:cs="Times New Roman"/>
          <w:i/>
          <w:iCs/>
        </w:rPr>
        <w:t>()</w:t>
      </w:r>
      <w:r w:rsidR="004A6832" w:rsidRPr="004A6832">
        <w:rPr>
          <w:rFonts w:ascii="Times New Roman" w:hAnsi="Times New Roman" w:cs="Times New Roman"/>
        </w:rPr>
        <w:t xml:space="preserve"> function from the </w:t>
      </w:r>
      <w:proofErr w:type="spellStart"/>
      <w:r w:rsidR="004A6832" w:rsidRPr="009C380A">
        <w:rPr>
          <w:rFonts w:ascii="Times New Roman" w:hAnsi="Times New Roman" w:cs="Times New Roman"/>
          <w:i/>
          <w:iCs/>
        </w:rPr>
        <w:t>UCell</w:t>
      </w:r>
      <w:proofErr w:type="spellEnd"/>
      <w:r w:rsidR="004A6832" w:rsidRPr="004A6832">
        <w:rPr>
          <w:rFonts w:ascii="Times New Roman" w:hAnsi="Times New Roman" w:cs="Times New Roman"/>
        </w:rPr>
        <w:t xml:space="preserve"> </w:t>
      </w:r>
      <w:r w:rsidR="009C380A">
        <w:rPr>
          <w:rFonts w:ascii="Times New Roman" w:hAnsi="Times New Roman" w:cs="Times New Roman"/>
        </w:rPr>
        <w:fldChar w:fldCharType="begin"/>
      </w:r>
      <w:r w:rsidR="009C380A">
        <w:rPr>
          <w:rFonts w:ascii="Times New Roman" w:hAnsi="Times New Roman" w:cs="Times New Roman"/>
        </w:rPr>
        <w:instrText xml:space="preserve"> ADDIN EN.CITE &lt;EndNote&gt;&lt;Cite&gt;&lt;Author&gt;Andreatta&lt;/Author&gt;&lt;Year&gt;2021&lt;/Year&gt;&lt;RecNum&gt;172&lt;/RecNum&gt;&lt;DisplayText&gt;&lt;style face="superscript"&gt;29&lt;/style&gt;&lt;/DisplayText&gt;&lt;record&gt;&lt;rec-number&gt;172&lt;/rec-number&gt;&lt;foreign-keys&gt;&lt;key app="EN" db-id="5rrrx9swrw2wafeepsx5rxd82av2z5xz0vst" timestamp="1690225281"&gt;172&lt;/key&gt;&lt;/foreign-keys&gt;&lt;ref-type name="Journal Article"&gt;17&lt;/ref-type&gt;&lt;contributors&gt;&lt;authors&gt;&lt;author&gt;Andreatta, M.&lt;/author&gt;&lt;author&gt;Carmona, S. J.&lt;/author&gt;&lt;/authors&gt;&lt;/contributors&gt;&lt;auth-address&gt;CHUV, Lausanne Branch, Ludwig Inst Canc Res, CH-1066 Epalinges, Switzerland&amp;#xD;CHUV, Dept Oncol, CH-1066 Epalinges, Switzerland&amp;#xD;Univ Lausanne, CH-1066 Epalinges, Switzerland&amp;#xD;Swiss Inst Bioinformat, Lausanne, Switzerland&lt;/auth-address&gt;&lt;titles&gt;&lt;title&gt;UCell: Robust and scalable single-cell gene signature scoring&lt;/title&gt;&lt;secondary-title&gt;Computational and Structural Biotechnology Journal&lt;/secondary-title&gt;&lt;alt-title&gt;Comput Struct Biotec&lt;/alt-title&gt;&lt;/titles&gt;&lt;pages&gt;3796-3798&lt;/pages&gt;&lt;volume&gt;19&lt;/volume&gt;&lt;keywords&gt;&lt;keyword&gt;single-cell&lt;/keyword&gt;&lt;keyword&gt;gene signature&lt;/keyword&gt;&lt;keyword&gt;module scoring&lt;/keyword&gt;&lt;keyword&gt;cell type&lt;/keyword&gt;&lt;keyword&gt;gene set enrichment&lt;/keyword&gt;&lt;/keywords&gt;&lt;dates&gt;&lt;year&gt;2021&lt;/year&gt;&lt;/dates&gt;&lt;isbn&gt;2001-0370&lt;/isbn&gt;&lt;accession-num&gt;WOS:000684837400002&lt;/accession-num&gt;&lt;urls&gt;&lt;related-urls&gt;&lt;url&gt;&amp;lt;Go to ISI&amp;gt;://WOS:000684837400002&lt;/url&gt;&lt;/related-urls&gt;&lt;/urls&gt;&lt;electronic-resource-num&gt;10.1016/j.csbj.2021.06.043&lt;/electronic-resource-num&gt;&lt;language&gt;English&lt;/language&gt;&lt;/record&gt;&lt;/Cite&gt;&lt;/EndNote&gt;</w:instrText>
      </w:r>
      <w:r w:rsidR="009C380A">
        <w:rPr>
          <w:rFonts w:ascii="Times New Roman" w:hAnsi="Times New Roman" w:cs="Times New Roman"/>
        </w:rPr>
        <w:fldChar w:fldCharType="separate"/>
      </w:r>
      <w:r w:rsidR="009C380A" w:rsidRPr="00785CE5">
        <w:rPr>
          <w:rFonts w:ascii="Times New Roman" w:hAnsi="Times New Roman" w:cs="Times New Roman"/>
          <w:noProof/>
          <w:vertAlign w:val="superscript"/>
        </w:rPr>
        <w:t>29</w:t>
      </w:r>
      <w:r w:rsidR="009C380A">
        <w:rPr>
          <w:rFonts w:ascii="Times New Roman" w:hAnsi="Times New Roman" w:cs="Times New Roman"/>
        </w:rPr>
        <w:fldChar w:fldCharType="end"/>
      </w:r>
      <w:r w:rsidR="009C380A">
        <w:rPr>
          <w:rFonts w:ascii="Times New Roman" w:hAnsi="Times New Roman" w:cs="Times New Roman"/>
        </w:rPr>
        <w:t xml:space="preserve"> </w:t>
      </w:r>
      <w:r w:rsidR="004A6832" w:rsidRPr="004A6832">
        <w:rPr>
          <w:rFonts w:ascii="Times New Roman" w:hAnsi="Times New Roman" w:cs="Times New Roman"/>
        </w:rPr>
        <w:t xml:space="preserve">package (version 2.4.0). </w:t>
      </w:r>
    </w:p>
    <w:p w14:paraId="22BAD6F4" w14:textId="77777777" w:rsidR="00443867" w:rsidRPr="00223FD9" w:rsidRDefault="00443867" w:rsidP="000C2C0B">
      <w:pPr>
        <w:spacing w:line="360" w:lineRule="auto"/>
        <w:rPr>
          <w:rFonts w:ascii="Times New Roman" w:hAnsi="Times New Roman" w:cs="Times New Roman"/>
        </w:rPr>
      </w:pPr>
    </w:p>
    <w:p w14:paraId="6DB042E6" w14:textId="77777777" w:rsidR="00DE309E" w:rsidRPr="00223FD9" w:rsidRDefault="00DE309E" w:rsidP="00DE309E">
      <w:pPr>
        <w:spacing w:line="360" w:lineRule="auto"/>
        <w:rPr>
          <w:rFonts w:ascii="Times New Roman" w:eastAsia="Times New Roman" w:hAnsi="Times New Roman" w:cs="Times New Roman"/>
          <w:b/>
        </w:rPr>
      </w:pPr>
      <w:r w:rsidRPr="00223FD9">
        <w:rPr>
          <w:rFonts w:ascii="Times New Roman" w:eastAsia="Times New Roman" w:hAnsi="Times New Roman" w:cs="Times New Roman"/>
          <w:b/>
        </w:rPr>
        <w:lastRenderedPageBreak/>
        <w:t>Data availability</w:t>
      </w:r>
    </w:p>
    <w:p w14:paraId="1E036E03" w14:textId="6545EDE5" w:rsidR="00DE309E" w:rsidRPr="00223FD9" w:rsidRDefault="009D007B" w:rsidP="00CE4BE5">
      <w:pPr>
        <w:spacing w:line="360" w:lineRule="auto"/>
        <w:rPr>
          <w:rFonts w:ascii="Times New Roman" w:hAnsi="Times New Roman" w:cs="Times New Roman"/>
        </w:rPr>
      </w:pPr>
      <w:r>
        <w:rPr>
          <w:rFonts w:ascii="Times New Roman" w:hAnsi="Times New Roman" w:cs="Times New Roman"/>
        </w:rPr>
        <w:t>All the d</w:t>
      </w:r>
      <w:r w:rsidR="00DE309E" w:rsidRPr="00223FD9">
        <w:rPr>
          <w:rFonts w:ascii="Times New Roman" w:hAnsi="Times New Roman" w:cs="Times New Roman"/>
        </w:rPr>
        <w:t xml:space="preserve">ata </w:t>
      </w:r>
      <w:r>
        <w:rPr>
          <w:rFonts w:ascii="Times New Roman" w:hAnsi="Times New Roman" w:cs="Times New Roman"/>
        </w:rPr>
        <w:t xml:space="preserve">used in this study are publicly available on </w:t>
      </w:r>
      <w:r w:rsidRPr="009D007B">
        <w:rPr>
          <w:rFonts w:ascii="Times New Roman" w:hAnsi="Times New Roman" w:cs="Times New Roman"/>
        </w:rPr>
        <w:t>Gene Expression Omnibus</w:t>
      </w:r>
      <w:r w:rsidRPr="009D007B">
        <w:rPr>
          <w:rFonts w:ascii="Times New Roman" w:hAnsi="Times New Roman" w:cs="Times New Roman"/>
        </w:rPr>
        <w:t xml:space="preserve"> </w:t>
      </w:r>
      <w:r>
        <w:rPr>
          <w:rFonts w:ascii="Times New Roman" w:hAnsi="Times New Roman" w:cs="Times New Roman"/>
        </w:rPr>
        <w:t xml:space="preserve">(GEO) </w:t>
      </w:r>
      <w:r w:rsidRPr="009D007B">
        <w:rPr>
          <w:rFonts w:ascii="Times New Roman" w:hAnsi="Times New Roman" w:cs="Times New Roman"/>
        </w:rPr>
        <w:t>via the following GEO accession numbers</w:t>
      </w:r>
      <w:r>
        <w:rPr>
          <w:rFonts w:ascii="Times New Roman" w:hAnsi="Times New Roman" w:cs="Times New Roman"/>
        </w:rPr>
        <w:t xml:space="preserve">: </w:t>
      </w:r>
      <w:r w:rsidRPr="009D007B">
        <w:rPr>
          <w:rFonts w:ascii="Times New Roman" w:hAnsi="Times New Roman" w:cs="Times New Roman"/>
        </w:rPr>
        <w:t>GSE120575</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OT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9</w:t>
      </w:r>
      <w:r w:rsidR="00D429BE">
        <w:rPr>
          <w:rFonts w:ascii="Times New Roman" w:hAnsi="Times New Roman" w:cs="Times New Roman"/>
        </w:rPr>
        <w:fldChar w:fldCharType="end"/>
      </w:r>
      <w:r w:rsidRPr="009D007B">
        <w:rPr>
          <w:rFonts w:ascii="Times New Roman" w:hAnsi="Times New Roman" w:cs="Times New Roman"/>
        </w:rPr>
        <w:t>, GSE123813</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Ey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2</w:t>
      </w:r>
      <w:r w:rsidR="00D429BE">
        <w:rPr>
          <w:rFonts w:ascii="Times New Roman" w:hAnsi="Times New Roman" w:cs="Times New Roman"/>
        </w:rPr>
        <w:fldChar w:fldCharType="end"/>
      </w:r>
      <w:r w:rsidRPr="009D007B">
        <w:rPr>
          <w:rFonts w:ascii="Times New Roman" w:hAnsi="Times New Roman" w:cs="Times New Roman"/>
        </w:rPr>
        <w:t>, GSE166181</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z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3</w:t>
      </w:r>
      <w:r w:rsidR="00D429BE">
        <w:rPr>
          <w:rFonts w:ascii="Times New Roman" w:hAnsi="Times New Roman" w:cs="Times New Roman"/>
        </w:rPr>
        <w:fldChar w:fldCharType="end"/>
      </w:r>
      <w:r w:rsidRPr="009D007B">
        <w:rPr>
          <w:rFonts w:ascii="Times New Roman" w:hAnsi="Times New Roman" w:cs="Times New Roman"/>
        </w:rPr>
        <w:t>, GSE115978</w:t>
      </w:r>
      <w:r w:rsidR="00A74F0E">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yMD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yMD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0</w:t>
      </w:r>
      <w:r w:rsidR="00963732">
        <w:rPr>
          <w:rFonts w:ascii="Times New Roman" w:hAnsi="Times New Roman" w:cs="Times New Roman"/>
        </w:rPr>
        <w:fldChar w:fldCharType="end"/>
      </w:r>
      <w:r w:rsidRPr="009D007B">
        <w:rPr>
          <w:rFonts w:ascii="Times New Roman" w:hAnsi="Times New Roman" w:cs="Times New Roman"/>
        </w:rPr>
        <w:t>, GSE144236</w:t>
      </w:r>
      <w:r w:rsidR="00A74F0E">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aTwvQXV0aG9yPjxZZWFyPjIwMjA8L1llYXI+PFJlY051
bT4xNjM8L1JlY051bT48RGlzcGxheVRleHQ+PHN0eWxlIGZhY2U9InN1cGVyc2NyaXB0Ij4yMT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KaTwvQXV0aG9yPjxZZWFyPjIwMjA8L1llYXI+PFJlY051
bT4xNjM8L1JlY051bT48RGlzcGxheVRleHQ+PHN0eWxlIGZhY2U9InN1cGVyc2NyaXB0Ij4yMT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1</w:t>
      </w:r>
      <w:r w:rsidR="00963732">
        <w:rPr>
          <w:rFonts w:ascii="Times New Roman" w:hAnsi="Times New Roman" w:cs="Times New Roman"/>
        </w:rPr>
        <w:fldChar w:fldCharType="end"/>
      </w:r>
      <w:r w:rsidRPr="009D007B">
        <w:rPr>
          <w:rFonts w:ascii="Times New Roman" w:hAnsi="Times New Roman" w:cs="Times New Roman"/>
        </w:rPr>
        <w:t>, GSE145328</w:t>
      </w:r>
      <w:r w:rsidR="00A74F0E">
        <w:rPr>
          <w:rFonts w:ascii="Times New Roman" w:hAnsi="Times New Roman" w:cs="Times New Roman"/>
        </w:rPr>
        <w:t xml:space="preserve"> </w:t>
      </w:r>
      <w:r w:rsidR="00963732">
        <w:rPr>
          <w:rFonts w:ascii="Times New Roman" w:hAnsi="Times New Roman" w:cs="Times New Roman"/>
        </w:rPr>
        <w:fldChar w:fldCharType="begin"/>
      </w:r>
      <w:r w:rsidR="00785CE5">
        <w:rPr>
          <w:rFonts w:ascii="Times New Roman" w:hAnsi="Times New Roman" w:cs="Times New Roman"/>
        </w:rPr>
        <w:instrText xml:space="preserve"> ADDIN EN.CITE &lt;EndNote&gt;&lt;Cite&gt;&lt;Author&gt;Frazzette&lt;/Author&gt;&lt;Year&gt;2020&lt;/Year&gt;&lt;RecNum&gt;164&lt;/RecNum&gt;&lt;DisplayText&gt;&lt;style face="superscript"&gt;22&lt;/style&gt;&lt;/DisplayText&gt;&lt;record&gt;&lt;rec-number&gt;164&lt;/rec-number&gt;&lt;foreign-keys&gt;&lt;key app="EN" db-id="5rrrx9swrw2wafeepsx5rxd82av2z5xz0vst" timestamp="1690217713"&gt;164&lt;/key&gt;&lt;/foreign-keys&gt;&lt;ref-type name="Journal Article"&gt;17&lt;/ref-type&gt;&lt;contributors&gt;&lt;authors&gt;&lt;author&gt;Frazzette, N.&lt;/author&gt;&lt;author&gt;Khodadadi-Jamayran, A.&lt;/author&gt;&lt;author&gt;Doudican, N.&lt;/author&gt;&lt;author&gt;Santana, A.&lt;/author&gt;&lt;author&gt;Felsen, D.&lt;/author&gt;&lt;author&gt;Pavlick, A. C.&lt;/author&gt;&lt;author&gt;Tsirigos, A.&lt;/author&gt;&lt;author&gt;Carucci, J. A.&lt;/author&gt;&lt;/authors&gt;&lt;/contributors&gt;&lt;auth-address&gt;NYU, Ronald O Perelman Dept Dermatol, Langone Med Ctr, New York, NY 10003 USA&amp;#xD;NYU, Appl Bioinformat, Langone Med Ctr, New York, NY USA&amp;#xD;Weill Cornell Med Coll, Dept Pediat Urol, New York, NY USA&amp;#xD;NYU, Perlmutter Canc Ctr, Langone Med Ctr, New York, NY USA&lt;/auth-address&gt;&lt;titles&gt;&lt;title&gt;Decreased cytotoxic T cells and TCR clonality in organ transplant recipients with squamous cell carcinoma&lt;/title&gt;&lt;secondary-title&gt;Npj Precision Oncology&lt;/secondary-title&gt;&lt;alt-title&gt;Npj Precis Oncol&lt;/alt-title&gt;&lt;/titles&gt;&lt;periodical&gt;&lt;full-title&gt;Npj Precision Oncology&lt;/full-title&gt;&lt;abbr-1&gt;Npj Precis Oncol&lt;/abbr-1&gt;&lt;/periodical&gt;&lt;alt-periodical&gt;&lt;full-title&gt;Npj Precision Oncology&lt;/full-title&gt;&lt;abbr-1&gt;Npj Precis Oncol&lt;/abbr-1&gt;&lt;/alt-periodical&gt;&lt;volume&gt;4&lt;/volume&gt;&lt;number&gt;1&lt;/number&gt;&lt;keywords&gt;&lt;keyword&gt;skin-cancer&lt;/keyword&gt;&lt;keyword&gt;expression&lt;/keyword&gt;&lt;/keywords&gt;&lt;dates&gt;&lt;year&gt;2020&lt;/year&gt;&lt;pub-dates&gt;&lt;date&gt;Jun 3&lt;/date&gt;&lt;/pub-dates&gt;&lt;/dates&gt;&lt;accession-num&gt;WOS:000537756800001&lt;/accession-num&gt;&lt;urls&gt;&lt;related-urls&gt;&lt;url&gt;&amp;lt;Go to ISI&amp;gt;://WOS:000537756800001&lt;/url&gt;&lt;/related-urls&gt;&lt;/urls&gt;&lt;electronic-resource-num&gt;ARTN 13&amp;#xD;10.1038/s41698-020-0119-9&lt;/electronic-resource-num&gt;&lt;language&gt;English&lt;/language&gt;&lt;/record&gt;&lt;/Cite&gt;&lt;/EndNote&gt;</w:instrText>
      </w:r>
      <w:r w:rsidR="00963732">
        <w:rPr>
          <w:rFonts w:ascii="Times New Roman" w:hAnsi="Times New Roman" w:cs="Times New Roman"/>
        </w:rPr>
        <w:fldChar w:fldCharType="separate"/>
      </w:r>
      <w:r w:rsidR="00785CE5" w:rsidRPr="00785CE5">
        <w:rPr>
          <w:rFonts w:ascii="Times New Roman" w:hAnsi="Times New Roman" w:cs="Times New Roman"/>
          <w:noProof/>
          <w:vertAlign w:val="superscript"/>
        </w:rPr>
        <w:t>22</w:t>
      </w:r>
      <w:r w:rsidR="00963732">
        <w:rPr>
          <w:rFonts w:ascii="Times New Roman" w:hAnsi="Times New Roman" w:cs="Times New Roman"/>
        </w:rPr>
        <w:fldChar w:fldCharType="end"/>
      </w:r>
      <w:r>
        <w:rPr>
          <w:rFonts w:ascii="Times New Roman" w:hAnsi="Times New Roman" w:cs="Times New Roman"/>
        </w:rPr>
        <w:t xml:space="preserve">, </w:t>
      </w:r>
      <w:r w:rsidRPr="009D007B">
        <w:rPr>
          <w:rFonts w:ascii="Times New Roman" w:hAnsi="Times New Roman" w:cs="Times New Roman"/>
        </w:rPr>
        <w:t>GSE139324</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0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4</w:t>
      </w:r>
      <w:r w:rsidR="00D429BE">
        <w:rPr>
          <w:rFonts w:ascii="Times New Roman" w:hAnsi="Times New Roman" w:cs="Times New Roman"/>
        </w:rPr>
        <w:fldChar w:fldCharType="end"/>
      </w:r>
      <w:r w:rsidRPr="009D007B">
        <w:rPr>
          <w:rFonts w:ascii="Times New Roman" w:hAnsi="Times New Roman" w:cs="Times New Roman"/>
        </w:rPr>
        <w:t xml:space="preserve">, </w:t>
      </w:r>
      <w:r w:rsidR="00D429BE">
        <w:rPr>
          <w:rFonts w:ascii="Times New Roman" w:hAnsi="Times New Roman" w:cs="Times New Roman"/>
        </w:rPr>
        <w:t xml:space="preserve">GSE164690 </w:t>
      </w:r>
      <w:r w:rsidR="00D429BE">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U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5</w:t>
      </w:r>
      <w:r w:rsidR="00D429BE">
        <w:rPr>
          <w:rFonts w:ascii="Times New Roman" w:hAnsi="Times New Roman" w:cs="Times New Roman"/>
        </w:rPr>
        <w:fldChar w:fldCharType="end"/>
      </w:r>
      <w:r w:rsidR="00D429BE">
        <w:rPr>
          <w:rFonts w:ascii="Times New Roman" w:hAnsi="Times New Roman" w:cs="Times New Roman"/>
        </w:rPr>
        <w:t xml:space="preserve">, GSE162025 </w:t>
      </w:r>
      <w:r w:rsidR="00D429BE">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Y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6</w:t>
      </w:r>
      <w:r w:rsidR="00D429BE">
        <w:rPr>
          <w:rFonts w:ascii="Times New Roman" w:hAnsi="Times New Roman" w:cs="Times New Roman"/>
        </w:rPr>
        <w:fldChar w:fldCharType="end"/>
      </w:r>
      <w:r w:rsidR="00D429BE">
        <w:rPr>
          <w:rFonts w:ascii="Times New Roman" w:hAnsi="Times New Roman" w:cs="Times New Roman"/>
        </w:rPr>
        <w:t xml:space="preserve">, GSE180268 </w:t>
      </w:r>
      <w:r w:rsidR="00D429BE">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c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D429BE">
        <w:rPr>
          <w:rFonts w:ascii="Times New Roman" w:hAnsi="Times New Roman" w:cs="Times New Roman"/>
        </w:rPr>
        <w:fldChar w:fldCharType="separate"/>
      </w:r>
      <w:r w:rsidR="00785CE5" w:rsidRPr="00785CE5">
        <w:rPr>
          <w:rFonts w:ascii="Times New Roman" w:hAnsi="Times New Roman" w:cs="Times New Roman"/>
          <w:noProof/>
          <w:vertAlign w:val="superscript"/>
        </w:rPr>
        <w:t>17</w:t>
      </w:r>
      <w:r w:rsidR="00D429BE">
        <w:rPr>
          <w:rFonts w:ascii="Times New Roman" w:hAnsi="Times New Roman" w:cs="Times New Roman"/>
        </w:rPr>
        <w:fldChar w:fldCharType="end"/>
      </w:r>
      <w:r w:rsidR="00D429BE">
        <w:rPr>
          <w:rFonts w:ascii="Times New Roman" w:hAnsi="Times New Roman" w:cs="Times New Roman"/>
        </w:rPr>
        <w:t xml:space="preserve">, </w:t>
      </w:r>
      <w:r w:rsidR="00C26329">
        <w:rPr>
          <w:rFonts w:ascii="Times New Roman" w:hAnsi="Times New Roman" w:cs="Times New Roman"/>
        </w:rPr>
        <w:t xml:space="preserve">GSE182227 </w:t>
      </w:r>
      <w:r w:rsidR="00C26329">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OD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C26329">
        <w:rPr>
          <w:rFonts w:ascii="Times New Roman" w:hAnsi="Times New Roman" w:cs="Times New Roman"/>
        </w:rPr>
        <w:fldChar w:fldCharType="separate"/>
      </w:r>
      <w:r w:rsidR="00785CE5" w:rsidRPr="00785CE5">
        <w:rPr>
          <w:rFonts w:ascii="Times New Roman" w:hAnsi="Times New Roman" w:cs="Times New Roman"/>
          <w:noProof/>
          <w:vertAlign w:val="superscript"/>
        </w:rPr>
        <w:t>18</w:t>
      </w:r>
      <w:r w:rsidR="00C26329">
        <w:rPr>
          <w:rFonts w:ascii="Times New Roman" w:hAnsi="Times New Roman" w:cs="Times New Roman"/>
        </w:rPr>
        <w:fldChar w:fldCharType="end"/>
      </w:r>
      <w:r w:rsidR="00C26329">
        <w:rPr>
          <w:rFonts w:ascii="Times New Roman" w:hAnsi="Times New Roman" w:cs="Times New Roman"/>
        </w:rPr>
        <w:t xml:space="preserve">, GSE200996 </w:t>
      </w:r>
      <w:r w:rsidR="00C26329">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85CE5">
        <w:rPr>
          <w:rFonts w:ascii="Times New Roman" w:hAnsi="Times New Roman" w:cs="Times New Roman"/>
        </w:rPr>
        <w:instrText xml:space="preserve"> ADDIN EN.CITE </w:instrText>
      </w:r>
      <w:r w:rsidR="00785CE5">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5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785CE5">
        <w:rPr>
          <w:rFonts w:ascii="Times New Roman" w:hAnsi="Times New Roman" w:cs="Times New Roman"/>
        </w:rPr>
        <w:instrText xml:space="preserve"> ADDIN EN.CITE.DATA </w:instrText>
      </w:r>
      <w:r w:rsidR="00785CE5">
        <w:rPr>
          <w:rFonts w:ascii="Times New Roman" w:hAnsi="Times New Roman" w:cs="Times New Roman"/>
        </w:rPr>
      </w:r>
      <w:r w:rsidR="00785CE5">
        <w:rPr>
          <w:rFonts w:ascii="Times New Roman" w:hAnsi="Times New Roman" w:cs="Times New Roman"/>
        </w:rPr>
        <w:fldChar w:fldCharType="end"/>
      </w:r>
      <w:r w:rsidR="00C26329">
        <w:rPr>
          <w:rFonts w:ascii="Times New Roman" w:hAnsi="Times New Roman" w:cs="Times New Roman"/>
        </w:rPr>
        <w:fldChar w:fldCharType="separate"/>
      </w:r>
      <w:r w:rsidR="00785CE5" w:rsidRPr="00785CE5">
        <w:rPr>
          <w:rFonts w:ascii="Times New Roman" w:hAnsi="Times New Roman" w:cs="Times New Roman"/>
          <w:noProof/>
          <w:vertAlign w:val="superscript"/>
        </w:rPr>
        <w:t>19</w:t>
      </w:r>
      <w:r w:rsidR="00C26329">
        <w:rPr>
          <w:rFonts w:ascii="Times New Roman" w:hAnsi="Times New Roman" w:cs="Times New Roman"/>
        </w:rPr>
        <w:fldChar w:fldCharType="end"/>
      </w:r>
      <w:r>
        <w:rPr>
          <w:rFonts w:ascii="Times New Roman" w:hAnsi="Times New Roman" w:cs="Times New Roman"/>
        </w:rPr>
        <w:t xml:space="preserve">. </w:t>
      </w:r>
    </w:p>
    <w:p w14:paraId="04A037B2" w14:textId="77777777" w:rsidR="00DE309E" w:rsidRPr="00223FD9" w:rsidRDefault="00DE309E" w:rsidP="00DE309E">
      <w:pPr>
        <w:spacing w:line="360" w:lineRule="auto"/>
        <w:rPr>
          <w:rFonts w:ascii="Times New Roman" w:hAnsi="Times New Roman" w:cs="Times New Roman"/>
        </w:rPr>
      </w:pPr>
    </w:p>
    <w:p w14:paraId="11854989" w14:textId="77777777" w:rsidR="00DE309E" w:rsidRPr="00223FD9" w:rsidRDefault="00DE309E" w:rsidP="00DE309E">
      <w:pPr>
        <w:spacing w:line="360" w:lineRule="auto"/>
        <w:rPr>
          <w:rFonts w:ascii="Times New Roman" w:eastAsia="Times New Roman" w:hAnsi="Times New Roman" w:cs="Times New Roman"/>
          <w:b/>
        </w:rPr>
      </w:pPr>
      <w:r w:rsidRPr="00223FD9">
        <w:rPr>
          <w:rFonts w:ascii="Times New Roman" w:eastAsia="Times New Roman" w:hAnsi="Times New Roman" w:cs="Times New Roman"/>
          <w:b/>
        </w:rPr>
        <w:t>Code availability</w:t>
      </w:r>
    </w:p>
    <w:p w14:paraId="4162C424" w14:textId="4D71C00E" w:rsidR="00DE309E" w:rsidRPr="00223FD9" w:rsidRDefault="00DE309E" w:rsidP="00DE309E">
      <w:pPr>
        <w:spacing w:line="360" w:lineRule="auto"/>
        <w:rPr>
          <w:rFonts w:ascii="Times New Roman" w:eastAsia="Times New Roman" w:hAnsi="Times New Roman" w:cs="Times New Roman"/>
        </w:rPr>
      </w:pPr>
      <w:r w:rsidRPr="00223FD9">
        <w:rPr>
          <w:rFonts w:ascii="Times New Roman" w:eastAsia="Times New Roman" w:hAnsi="Times New Roman" w:cs="Times New Roman"/>
        </w:rPr>
        <w:t xml:space="preserve">All code necessary to replicate these analyses </w:t>
      </w:r>
      <w:r w:rsidR="00D76547">
        <w:rPr>
          <w:rFonts w:ascii="Times New Roman" w:eastAsia="Times New Roman" w:hAnsi="Times New Roman" w:cs="Times New Roman"/>
        </w:rPr>
        <w:t>is</w:t>
      </w:r>
      <w:r w:rsidRPr="00223FD9">
        <w:rPr>
          <w:rFonts w:ascii="Times New Roman" w:eastAsia="Times New Roman" w:hAnsi="Times New Roman" w:cs="Times New Roman"/>
        </w:rPr>
        <w:t xml:space="preserve"> provided in the following GitHub repository: </w:t>
      </w:r>
      <w:bookmarkStart w:id="0" w:name="OLE_LINK1"/>
      <w:r w:rsidR="00AD73A2">
        <w:rPr>
          <w:rFonts w:ascii="Times New Roman" w:eastAsia="Times New Roman" w:hAnsi="Times New Roman" w:cs="Times New Roman"/>
        </w:rPr>
        <w:fldChar w:fldCharType="begin"/>
      </w:r>
      <w:r w:rsidR="00AD73A2">
        <w:rPr>
          <w:rFonts w:ascii="Times New Roman" w:eastAsia="Times New Roman" w:hAnsi="Times New Roman" w:cs="Times New Roman"/>
        </w:rPr>
        <w:instrText>HYPERLINK "</w:instrText>
      </w:r>
      <w:r w:rsidR="00AD73A2" w:rsidRPr="00AD73A2">
        <w:rPr>
          <w:rFonts w:ascii="Times New Roman" w:eastAsia="Times New Roman" w:hAnsi="Times New Roman" w:cs="Times New Roman"/>
        </w:rPr>
        <w:instrText>https://github.com/rootchang/PENCIL_u</w:instrText>
      </w:r>
      <w:r w:rsidR="00AD73A2">
        <w:rPr>
          <w:rFonts w:ascii="Times New Roman" w:eastAsia="Times New Roman" w:hAnsi="Times New Roman" w:cs="Times New Roman"/>
        </w:rPr>
        <w:instrText>sage"</w:instrText>
      </w:r>
      <w:r w:rsidR="00AD73A2">
        <w:rPr>
          <w:rFonts w:ascii="Times New Roman" w:eastAsia="Times New Roman" w:hAnsi="Times New Roman" w:cs="Times New Roman"/>
        </w:rPr>
        <w:fldChar w:fldCharType="separate"/>
      </w:r>
      <w:r w:rsidR="00AD73A2" w:rsidRPr="00455B23">
        <w:rPr>
          <w:rStyle w:val="Hyperlink"/>
          <w:rFonts w:ascii="Times New Roman" w:eastAsia="Times New Roman" w:hAnsi="Times New Roman" w:cs="Times New Roman"/>
        </w:rPr>
        <w:t>https://github.com/rootchang/PENCIL_usage</w:t>
      </w:r>
      <w:r w:rsidR="00AD73A2">
        <w:rPr>
          <w:rFonts w:ascii="Times New Roman" w:eastAsia="Times New Roman" w:hAnsi="Times New Roman" w:cs="Times New Roman"/>
        </w:rPr>
        <w:fldChar w:fldCharType="end"/>
      </w:r>
      <w:r w:rsidRPr="00223FD9">
        <w:rPr>
          <w:rFonts w:ascii="Times New Roman" w:eastAsia="Times New Roman" w:hAnsi="Times New Roman" w:cs="Times New Roman"/>
        </w:rPr>
        <w:t>.</w:t>
      </w:r>
    </w:p>
    <w:bookmarkEnd w:id="0"/>
    <w:p w14:paraId="2EFEBEF0" w14:textId="77777777" w:rsidR="00D90AF3" w:rsidRPr="00223FD9" w:rsidRDefault="00D90AF3" w:rsidP="000C2C0B">
      <w:pPr>
        <w:spacing w:line="360" w:lineRule="auto"/>
        <w:rPr>
          <w:rFonts w:ascii="Times New Roman" w:eastAsia="Times New Roman" w:hAnsi="Times New Roman" w:cs="Times New Roman"/>
          <w:b/>
          <w:bCs/>
        </w:rPr>
      </w:pPr>
    </w:p>
    <w:p w14:paraId="79ECCA12" w14:textId="516BC8AF" w:rsidR="00BF6502" w:rsidRPr="00223FD9" w:rsidRDefault="00BF6502" w:rsidP="000C2C0B">
      <w:pPr>
        <w:spacing w:line="360" w:lineRule="auto"/>
        <w:rPr>
          <w:rFonts w:ascii="Times New Roman" w:eastAsia="Times New Roman" w:hAnsi="Times New Roman" w:cs="Times New Roman"/>
          <w:b/>
          <w:bCs/>
        </w:rPr>
      </w:pPr>
      <w:r w:rsidRPr="00223FD9">
        <w:rPr>
          <w:rFonts w:ascii="Times New Roman" w:eastAsia="Times New Roman" w:hAnsi="Times New Roman" w:cs="Times New Roman"/>
          <w:b/>
          <w:bCs/>
        </w:rPr>
        <w:t>Author contributions</w:t>
      </w:r>
    </w:p>
    <w:p w14:paraId="66FAFA40" w14:textId="02BC8005" w:rsidR="00BF6502" w:rsidRPr="00223FD9" w:rsidRDefault="00F65921" w:rsidP="00844A6E">
      <w:pPr>
        <w:spacing w:line="360" w:lineRule="auto"/>
        <w:rPr>
          <w:rFonts w:ascii="Times New Roman" w:eastAsia="Times New Roman" w:hAnsi="Times New Roman" w:cs="Times New Roman"/>
        </w:rPr>
      </w:pPr>
      <w:r>
        <w:rPr>
          <w:rFonts w:ascii="Times New Roman" w:eastAsia="Times New Roman" w:hAnsi="Times New Roman" w:cs="Times New Roman"/>
        </w:rPr>
        <w:t>Y</w:t>
      </w:r>
      <w:r w:rsidR="00BF6502" w:rsidRPr="00223FD9">
        <w:rPr>
          <w:rFonts w:ascii="Times New Roman" w:eastAsia="Times New Roman" w:hAnsi="Times New Roman" w:cs="Times New Roman"/>
        </w:rPr>
        <w:t>.</w:t>
      </w:r>
      <w:r>
        <w:rPr>
          <w:rFonts w:ascii="Times New Roman" w:eastAsia="Times New Roman" w:hAnsi="Times New Roman" w:cs="Times New Roman"/>
        </w:rPr>
        <w:t>Y</w:t>
      </w:r>
      <w:r w:rsidR="00BF6502" w:rsidRPr="00223FD9">
        <w:rPr>
          <w:rFonts w:ascii="Times New Roman" w:eastAsia="Times New Roman" w:hAnsi="Times New Roman" w:cs="Times New Roman"/>
        </w:rPr>
        <w:t xml:space="preserve">. and </w:t>
      </w:r>
      <w:r w:rsidR="00820B68" w:rsidRPr="00223FD9">
        <w:rPr>
          <w:rFonts w:ascii="Times New Roman" w:eastAsia="Times New Roman" w:hAnsi="Times New Roman" w:cs="Times New Roman"/>
        </w:rPr>
        <w:t>E</w:t>
      </w:r>
      <w:r w:rsidR="00BF6502" w:rsidRPr="00223FD9">
        <w:rPr>
          <w:rFonts w:ascii="Times New Roman" w:eastAsia="Times New Roman" w:hAnsi="Times New Roman" w:cs="Times New Roman"/>
        </w:rPr>
        <w:t>.</w:t>
      </w:r>
      <w:r w:rsidR="00820B68" w:rsidRPr="00223FD9">
        <w:rPr>
          <w:rFonts w:ascii="Times New Roman" w:eastAsia="Times New Roman" w:hAnsi="Times New Roman" w:cs="Times New Roman"/>
        </w:rPr>
        <w:t>R</w:t>
      </w:r>
      <w:r w:rsidR="00BF6502" w:rsidRPr="00223FD9">
        <w:rPr>
          <w:rFonts w:ascii="Times New Roman" w:eastAsia="Times New Roman" w:hAnsi="Times New Roman" w:cs="Times New Roman"/>
        </w:rPr>
        <w:t xml:space="preserve">. conceived and designed the </w:t>
      </w:r>
      <w:r w:rsidR="00820B68" w:rsidRPr="00223FD9">
        <w:rPr>
          <w:rFonts w:ascii="Times New Roman" w:eastAsia="Times New Roman" w:hAnsi="Times New Roman" w:cs="Times New Roman"/>
        </w:rPr>
        <w:t>study</w:t>
      </w:r>
      <w:r w:rsidR="00BF6502" w:rsidRPr="00223FD9">
        <w:rPr>
          <w:rFonts w:ascii="Times New Roman" w:eastAsia="Times New Roman" w:hAnsi="Times New Roman" w:cs="Times New Roman"/>
        </w:rPr>
        <w:t xml:space="preserve">. </w:t>
      </w:r>
      <w:r>
        <w:rPr>
          <w:rFonts w:ascii="Times New Roman" w:eastAsia="Times New Roman" w:hAnsi="Times New Roman" w:cs="Times New Roman"/>
        </w:rPr>
        <w:t>Y</w:t>
      </w:r>
      <w:r w:rsidR="00C46833" w:rsidRPr="00223FD9">
        <w:rPr>
          <w:rFonts w:ascii="Times New Roman" w:eastAsia="Times New Roman" w:hAnsi="Times New Roman" w:cs="Times New Roman"/>
        </w:rPr>
        <w:t>.C.</w:t>
      </w:r>
      <w:r>
        <w:rPr>
          <w:rFonts w:ascii="Times New Roman" w:eastAsia="Times New Roman" w:hAnsi="Times New Roman" w:cs="Times New Roman"/>
        </w:rPr>
        <w:t>,</w:t>
      </w:r>
      <w:r w:rsidR="00C46833" w:rsidRPr="00223FD9">
        <w:rPr>
          <w:rFonts w:ascii="Times New Roman" w:eastAsia="Times New Roman" w:hAnsi="Times New Roman" w:cs="Times New Roman"/>
        </w:rPr>
        <w:t xml:space="preserve"> </w:t>
      </w:r>
      <w:r>
        <w:rPr>
          <w:rFonts w:ascii="Times New Roman" w:eastAsia="Times New Roman" w:hAnsi="Times New Roman" w:cs="Times New Roman"/>
        </w:rPr>
        <w:t>T</w:t>
      </w:r>
      <w:r w:rsidR="00C46833" w:rsidRPr="00223FD9">
        <w:rPr>
          <w:rFonts w:ascii="Times New Roman" w:eastAsia="Times New Roman" w:hAnsi="Times New Roman" w:cs="Times New Roman"/>
        </w:rPr>
        <w:t>.C.</w:t>
      </w:r>
      <w:r>
        <w:rPr>
          <w:rFonts w:ascii="Times New Roman" w:eastAsia="Times New Roman" w:hAnsi="Times New Roman" w:cs="Times New Roman"/>
        </w:rPr>
        <w:t xml:space="preserve"> and S.S.</w:t>
      </w:r>
      <w:r w:rsidR="00C46833" w:rsidRPr="00223FD9">
        <w:rPr>
          <w:rFonts w:ascii="Times New Roman" w:eastAsia="Times New Roman" w:hAnsi="Times New Roman" w:cs="Times New Roman"/>
        </w:rPr>
        <w:t xml:space="preserve"> collected and managed the data. </w:t>
      </w:r>
      <w:r w:rsidR="00820B68" w:rsidRPr="00223FD9">
        <w:rPr>
          <w:rFonts w:ascii="Times New Roman" w:eastAsia="Times New Roman" w:hAnsi="Times New Roman" w:cs="Times New Roman"/>
        </w:rPr>
        <w:t>T</w:t>
      </w:r>
      <w:r w:rsidR="00BF6502" w:rsidRPr="00223FD9">
        <w:rPr>
          <w:rFonts w:ascii="Times New Roman" w:eastAsia="Times New Roman" w:hAnsi="Times New Roman" w:cs="Times New Roman"/>
        </w:rPr>
        <w:t>.</w:t>
      </w:r>
      <w:r w:rsidR="00820B68" w:rsidRPr="00223FD9">
        <w:rPr>
          <w:rFonts w:ascii="Times New Roman" w:eastAsia="Times New Roman" w:hAnsi="Times New Roman" w:cs="Times New Roman"/>
        </w:rPr>
        <w:t>C</w:t>
      </w:r>
      <w:r w:rsidR="00BF6502" w:rsidRPr="00223FD9">
        <w:rPr>
          <w:rFonts w:ascii="Times New Roman" w:eastAsia="Times New Roman" w:hAnsi="Times New Roman" w:cs="Times New Roman"/>
        </w:rPr>
        <w:t>.</w:t>
      </w:r>
      <w:r>
        <w:rPr>
          <w:rFonts w:ascii="Times New Roman" w:eastAsia="Times New Roman" w:hAnsi="Times New Roman" w:cs="Times New Roman"/>
        </w:rPr>
        <w:t xml:space="preserve"> and</w:t>
      </w:r>
      <w:r w:rsidR="00BD3E54" w:rsidRPr="00223FD9">
        <w:rPr>
          <w:rFonts w:ascii="Times New Roman" w:eastAsia="Times New Roman" w:hAnsi="Times New Roman" w:cs="Times New Roman"/>
        </w:rPr>
        <w:t xml:space="preserve"> </w:t>
      </w:r>
      <w:r w:rsidR="00820B68" w:rsidRPr="00223FD9">
        <w:rPr>
          <w:rFonts w:ascii="Times New Roman" w:eastAsia="Times New Roman" w:hAnsi="Times New Roman" w:cs="Times New Roman"/>
        </w:rPr>
        <w:t>Y.C.</w:t>
      </w:r>
      <w:r w:rsidR="00385A68" w:rsidRPr="00223FD9">
        <w:rPr>
          <w:rFonts w:ascii="Times New Roman" w:eastAsia="Times New Roman" w:hAnsi="Times New Roman" w:cs="Times New Roman"/>
        </w:rPr>
        <w:t xml:space="preserve"> </w:t>
      </w:r>
      <w:r w:rsidR="00BF6502" w:rsidRPr="00223FD9">
        <w:rPr>
          <w:rFonts w:ascii="Times New Roman" w:eastAsia="Times New Roman" w:hAnsi="Times New Roman" w:cs="Times New Roman"/>
        </w:rPr>
        <w:t xml:space="preserve">performed </w:t>
      </w:r>
      <w:r w:rsidR="00820B68" w:rsidRPr="00223FD9">
        <w:rPr>
          <w:rFonts w:ascii="Times New Roman" w:eastAsia="Times New Roman" w:hAnsi="Times New Roman" w:cs="Times New Roman"/>
        </w:rPr>
        <w:t xml:space="preserve">the </w:t>
      </w:r>
      <w:r w:rsidR="00BF6502" w:rsidRPr="00223FD9">
        <w:rPr>
          <w:rFonts w:ascii="Times New Roman" w:eastAsia="Times New Roman" w:hAnsi="Times New Roman" w:cs="Times New Roman"/>
        </w:rPr>
        <w:t xml:space="preserve">analyses. </w:t>
      </w:r>
      <w:r w:rsidR="00844A6E" w:rsidRPr="00223FD9">
        <w:rPr>
          <w:rFonts w:ascii="Times New Roman" w:eastAsia="Times New Roman" w:hAnsi="Times New Roman" w:cs="Times New Roman"/>
        </w:rPr>
        <w:t>All authors critically revised the manuscript for important intellectual content.</w:t>
      </w:r>
    </w:p>
    <w:p w14:paraId="4FB11F74" w14:textId="77777777" w:rsidR="00BF6502" w:rsidRPr="00223FD9" w:rsidRDefault="00BF6502" w:rsidP="000C2C0B">
      <w:pPr>
        <w:spacing w:line="360" w:lineRule="auto"/>
        <w:rPr>
          <w:rFonts w:ascii="Times New Roman" w:eastAsia="Times New Roman" w:hAnsi="Times New Roman" w:cs="Times New Roman"/>
        </w:rPr>
      </w:pPr>
    </w:p>
    <w:p w14:paraId="455F5380" w14:textId="798DCAFC" w:rsidR="00BF6502" w:rsidRPr="00223FD9" w:rsidRDefault="00BF6502" w:rsidP="000C2C0B">
      <w:pPr>
        <w:spacing w:line="360" w:lineRule="auto"/>
        <w:rPr>
          <w:rFonts w:ascii="Times New Roman" w:eastAsia="Times New Roman" w:hAnsi="Times New Roman" w:cs="Times New Roman"/>
          <w:b/>
          <w:bCs/>
        </w:rPr>
      </w:pPr>
      <w:r w:rsidRPr="00223FD9">
        <w:rPr>
          <w:rFonts w:ascii="Times New Roman" w:eastAsia="Times New Roman" w:hAnsi="Times New Roman" w:cs="Times New Roman"/>
          <w:b/>
          <w:bCs/>
        </w:rPr>
        <w:t>Competing interests</w:t>
      </w:r>
    </w:p>
    <w:p w14:paraId="1E9E5D67" w14:textId="194ABC05" w:rsidR="00B524F4" w:rsidRPr="00223FD9" w:rsidRDefault="00B524F4" w:rsidP="00B524F4">
      <w:pPr>
        <w:pStyle w:val="Heading2"/>
        <w:spacing w:line="360" w:lineRule="auto"/>
        <w:rPr>
          <w:rFonts w:ascii="Times New Roman" w:eastAsia="Times New Roman" w:hAnsi="Times New Roman" w:cs="Times New Roman"/>
          <w:b w:val="0"/>
          <w:color w:val="auto"/>
          <w:szCs w:val="24"/>
          <w:lang w:eastAsia="zh-CN"/>
        </w:rPr>
      </w:pPr>
      <w:r w:rsidRPr="00223FD9">
        <w:rPr>
          <w:rFonts w:ascii="Times New Roman" w:eastAsia="Times New Roman" w:hAnsi="Times New Roman" w:cs="Times New Roman"/>
          <w:b w:val="0"/>
          <w:color w:val="auto"/>
          <w:szCs w:val="24"/>
          <w:lang w:eastAsia="zh-CN"/>
        </w:rPr>
        <w:t xml:space="preserve">E.R. is a co-founder of </w:t>
      </w:r>
      <w:proofErr w:type="spellStart"/>
      <w:r w:rsidRPr="00223FD9">
        <w:rPr>
          <w:rFonts w:ascii="Times New Roman" w:eastAsia="Times New Roman" w:hAnsi="Times New Roman" w:cs="Times New Roman"/>
          <w:b w:val="0"/>
          <w:color w:val="auto"/>
          <w:szCs w:val="24"/>
          <w:lang w:eastAsia="zh-CN"/>
        </w:rPr>
        <w:t>MedAware</w:t>
      </w:r>
      <w:proofErr w:type="spellEnd"/>
      <w:r w:rsidRPr="00223FD9">
        <w:rPr>
          <w:rFonts w:ascii="Times New Roman" w:eastAsia="Times New Roman" w:hAnsi="Times New Roman" w:cs="Times New Roman"/>
          <w:b w:val="0"/>
          <w:color w:val="auto"/>
          <w:szCs w:val="24"/>
          <w:lang w:eastAsia="zh-CN"/>
        </w:rPr>
        <w:t xml:space="preserve">, </w:t>
      </w:r>
      <w:proofErr w:type="spellStart"/>
      <w:r w:rsidRPr="00223FD9">
        <w:rPr>
          <w:rFonts w:ascii="Times New Roman" w:eastAsia="Times New Roman" w:hAnsi="Times New Roman" w:cs="Times New Roman"/>
          <w:b w:val="0"/>
          <w:color w:val="auto"/>
          <w:szCs w:val="24"/>
          <w:lang w:eastAsia="zh-CN"/>
        </w:rPr>
        <w:t>Metabomed</w:t>
      </w:r>
      <w:proofErr w:type="spellEnd"/>
      <w:r w:rsidRPr="00223FD9">
        <w:rPr>
          <w:rFonts w:ascii="Times New Roman" w:eastAsia="Times New Roman" w:hAnsi="Times New Roman" w:cs="Times New Roman"/>
          <w:b w:val="0"/>
          <w:color w:val="auto"/>
          <w:szCs w:val="24"/>
          <w:lang w:eastAsia="zh-CN"/>
        </w:rPr>
        <w:t xml:space="preserve"> and Pangea Biomed (divested), and an unpaid member of Pangea </w:t>
      </w:r>
      <w:proofErr w:type="spellStart"/>
      <w:r w:rsidRPr="00223FD9">
        <w:rPr>
          <w:rFonts w:ascii="Times New Roman" w:eastAsia="Times New Roman" w:hAnsi="Times New Roman" w:cs="Times New Roman"/>
          <w:b w:val="0"/>
          <w:color w:val="auto"/>
          <w:szCs w:val="24"/>
          <w:lang w:eastAsia="zh-CN"/>
        </w:rPr>
        <w:t>Biomed</w:t>
      </w:r>
      <w:r w:rsidR="000D1F02" w:rsidRPr="00223FD9">
        <w:rPr>
          <w:rFonts w:ascii="Times New Roman" w:eastAsia="Times New Roman" w:hAnsi="Times New Roman" w:cs="Times New Roman"/>
          <w:b w:val="0"/>
          <w:color w:val="auto"/>
          <w:szCs w:val="24"/>
          <w:lang w:eastAsia="zh-CN"/>
        </w:rPr>
        <w:t>’</w:t>
      </w:r>
      <w:r w:rsidRPr="00223FD9">
        <w:rPr>
          <w:rFonts w:ascii="Times New Roman" w:eastAsia="Times New Roman" w:hAnsi="Times New Roman" w:cs="Times New Roman"/>
          <w:b w:val="0"/>
          <w:color w:val="auto"/>
          <w:szCs w:val="24"/>
          <w:lang w:eastAsia="zh-CN"/>
        </w:rPr>
        <w:t>s</w:t>
      </w:r>
      <w:proofErr w:type="spellEnd"/>
      <w:r w:rsidRPr="00223FD9">
        <w:rPr>
          <w:rFonts w:ascii="Times New Roman" w:eastAsia="Times New Roman" w:hAnsi="Times New Roman" w:cs="Times New Roman"/>
          <w:b w:val="0"/>
          <w:color w:val="auto"/>
          <w:szCs w:val="24"/>
          <w:lang w:eastAsia="zh-CN"/>
        </w:rPr>
        <w:t xml:space="preserve"> scientific advisory board. The other authors have no competing interests.</w:t>
      </w:r>
    </w:p>
    <w:p w14:paraId="05A4913B" w14:textId="77777777" w:rsidR="00D46BF1" w:rsidRPr="00223FD9" w:rsidRDefault="00D46BF1" w:rsidP="008859AC">
      <w:pPr>
        <w:spacing w:line="480" w:lineRule="auto"/>
        <w:rPr>
          <w:rFonts w:ascii="Times New Roman" w:eastAsia="Times New Roman" w:hAnsi="Times New Roman" w:cs="Times New Roman"/>
          <w:b/>
          <w:bCs/>
        </w:rPr>
      </w:pPr>
    </w:p>
    <w:p w14:paraId="1846A7B3" w14:textId="02B5705F" w:rsidR="008859AC" w:rsidRPr="00223FD9" w:rsidRDefault="008859AC" w:rsidP="008859AC">
      <w:pPr>
        <w:spacing w:line="480" w:lineRule="auto"/>
        <w:rPr>
          <w:rFonts w:ascii="Times New Roman" w:eastAsia="Times New Roman" w:hAnsi="Times New Roman" w:cs="Times New Roman"/>
          <w:b/>
          <w:bCs/>
        </w:rPr>
      </w:pPr>
      <w:r w:rsidRPr="00223FD9">
        <w:rPr>
          <w:rFonts w:ascii="Times New Roman" w:eastAsia="Times New Roman" w:hAnsi="Times New Roman" w:cs="Times New Roman"/>
          <w:b/>
          <w:bCs/>
        </w:rPr>
        <w:t>Acknowledgments</w:t>
      </w:r>
    </w:p>
    <w:p w14:paraId="699C498E" w14:textId="3756E100" w:rsidR="002B73C9" w:rsidRPr="00223FD9" w:rsidRDefault="008859AC" w:rsidP="008859AC">
      <w:pPr>
        <w:spacing w:line="480" w:lineRule="auto"/>
        <w:rPr>
          <w:rFonts w:ascii="Times New Roman" w:hAnsi="Times New Roman" w:cs="Times New Roman"/>
          <w:color w:val="000000" w:themeColor="text1"/>
        </w:rPr>
      </w:pPr>
      <w:r w:rsidRPr="00223FD9">
        <w:rPr>
          <w:rFonts w:ascii="Times New Roman" w:hAnsi="Times New Roman" w:cs="Times New Roman"/>
        </w:rPr>
        <w:t xml:space="preserve">This research was supported in part by the NIH Intramural Research Program, National Cancer Institute. This work utilized the computational resources of the NIH HPC </w:t>
      </w:r>
      <w:proofErr w:type="spellStart"/>
      <w:r w:rsidRPr="00223FD9">
        <w:rPr>
          <w:rFonts w:ascii="Times New Roman" w:hAnsi="Times New Roman" w:cs="Times New Roman"/>
        </w:rPr>
        <w:t>Biowulf</w:t>
      </w:r>
      <w:proofErr w:type="spellEnd"/>
      <w:r w:rsidRPr="00223FD9">
        <w:rPr>
          <w:rFonts w:ascii="Times New Roman" w:hAnsi="Times New Roman" w:cs="Times New Roman"/>
        </w:rPr>
        <w:t xml:space="preserve"> cluster</w:t>
      </w:r>
      <w:r w:rsidR="00A91D11" w:rsidRPr="00223FD9">
        <w:rPr>
          <w:rFonts w:ascii="Times New Roman" w:hAnsi="Times New Roman" w:cs="Times New Roman"/>
        </w:rPr>
        <w:t xml:space="preserve"> </w:t>
      </w:r>
      <w:r w:rsidRPr="00223FD9">
        <w:rPr>
          <w:rFonts w:ascii="Times New Roman" w:hAnsi="Times New Roman" w:cs="Times New Roman"/>
        </w:rPr>
        <w:t>(</w:t>
      </w:r>
      <w:hyperlink r:id="rId12" w:history="1">
        <w:r w:rsidR="00AD73A2" w:rsidRPr="00455B23">
          <w:rPr>
            <w:rStyle w:val="Hyperlink"/>
            <w:rFonts w:ascii="Times New Roman" w:hAnsi="Times New Roman" w:cs="Times New Roman"/>
          </w:rPr>
          <w:t>http://hpc.nih.gov</w:t>
        </w:r>
      </w:hyperlink>
      <w:r w:rsidRPr="00223FD9">
        <w:rPr>
          <w:rFonts w:ascii="Times New Roman" w:hAnsi="Times New Roman" w:cs="Times New Roman"/>
          <w:color w:val="000000" w:themeColor="text1"/>
        </w:rPr>
        <w:t>)</w:t>
      </w:r>
      <w:r w:rsidR="00DB599E" w:rsidRPr="00223FD9">
        <w:rPr>
          <w:rFonts w:ascii="Times New Roman" w:hAnsi="Times New Roman" w:cs="Times New Roman"/>
          <w:color w:val="000000" w:themeColor="text1"/>
          <w:shd w:val="clear" w:color="auto" w:fill="FFFFFF"/>
        </w:rPr>
        <w:t>.</w:t>
      </w:r>
    </w:p>
    <w:p w14:paraId="55715E4B" w14:textId="77777777" w:rsidR="002B73C9" w:rsidRPr="00223FD9" w:rsidRDefault="002B73C9">
      <w:pPr>
        <w:rPr>
          <w:rFonts w:ascii="Times New Roman" w:hAnsi="Times New Roman" w:cs="Times New Roman"/>
        </w:rPr>
      </w:pPr>
      <w:r w:rsidRPr="00223FD9">
        <w:rPr>
          <w:rFonts w:ascii="Times New Roman" w:hAnsi="Times New Roman" w:cs="Times New Roman"/>
        </w:rPr>
        <w:br w:type="page"/>
      </w:r>
    </w:p>
    <w:p w14:paraId="11B71068" w14:textId="21432473" w:rsidR="009C64A9" w:rsidRPr="00223FD9" w:rsidRDefault="00077461" w:rsidP="000C2C0B">
      <w:pPr>
        <w:spacing w:line="360" w:lineRule="auto"/>
        <w:rPr>
          <w:rFonts w:ascii="Times New Roman" w:eastAsia="Times New Roman" w:hAnsi="Times New Roman" w:cs="Times New Roman"/>
          <w:b/>
          <w:bCs/>
          <w:sz w:val="28"/>
          <w:szCs w:val="28"/>
        </w:rPr>
      </w:pPr>
      <w:r w:rsidRPr="00223FD9">
        <w:rPr>
          <w:rFonts w:ascii="Times New Roman" w:eastAsia="Times New Roman" w:hAnsi="Times New Roman" w:cs="Times New Roman"/>
          <w:b/>
          <w:bCs/>
          <w:sz w:val="28"/>
          <w:szCs w:val="28"/>
        </w:rPr>
        <w:lastRenderedPageBreak/>
        <w:t>Reference</w:t>
      </w:r>
      <w:r w:rsidR="00D90AF3" w:rsidRPr="00223FD9">
        <w:rPr>
          <w:rFonts w:ascii="Times New Roman" w:eastAsia="Times New Roman" w:hAnsi="Times New Roman" w:cs="Times New Roman"/>
          <w:b/>
          <w:bCs/>
          <w:sz w:val="28"/>
          <w:szCs w:val="28"/>
        </w:rPr>
        <w:t>s</w:t>
      </w:r>
    </w:p>
    <w:p w14:paraId="55911F41" w14:textId="77777777" w:rsidR="00074A15" w:rsidRPr="00074A15" w:rsidRDefault="00077461" w:rsidP="00074A15">
      <w:pPr>
        <w:pStyle w:val="EndNoteBibliography"/>
        <w:ind w:left="720" w:hanging="720"/>
        <w:rPr>
          <w:noProof/>
        </w:rPr>
      </w:pPr>
      <w:r w:rsidRPr="00223FD9">
        <w:rPr>
          <w:rFonts w:ascii="Times New Roman" w:eastAsia="Times New Roman" w:hAnsi="Times New Roman" w:cs="Times New Roman"/>
          <w:b/>
        </w:rPr>
        <w:fldChar w:fldCharType="begin"/>
      </w:r>
      <w:r w:rsidRPr="00223FD9">
        <w:rPr>
          <w:rFonts w:ascii="Times New Roman" w:eastAsia="Times New Roman" w:hAnsi="Times New Roman" w:cs="Times New Roman"/>
          <w:b/>
        </w:rPr>
        <w:instrText xml:space="preserve"> ADDIN EN.REFLIST </w:instrText>
      </w:r>
      <w:r w:rsidRPr="00223FD9">
        <w:rPr>
          <w:rFonts w:ascii="Times New Roman" w:eastAsia="Times New Roman" w:hAnsi="Times New Roman" w:cs="Times New Roman"/>
          <w:b/>
        </w:rPr>
        <w:fldChar w:fldCharType="separate"/>
      </w:r>
      <w:r w:rsidR="00074A15" w:rsidRPr="00074A15">
        <w:rPr>
          <w:noProof/>
        </w:rPr>
        <w:t>1.</w:t>
      </w:r>
      <w:r w:rsidR="00074A15" w:rsidRPr="00074A15">
        <w:rPr>
          <w:noProof/>
        </w:rPr>
        <w:tab/>
        <w:t>Gavish, A.</w:t>
      </w:r>
      <w:r w:rsidR="00074A15" w:rsidRPr="00074A15">
        <w:rPr>
          <w:i/>
          <w:noProof/>
        </w:rPr>
        <w:t xml:space="preserve"> et al.</w:t>
      </w:r>
      <w:r w:rsidR="00074A15" w:rsidRPr="00074A15">
        <w:rPr>
          <w:noProof/>
        </w:rPr>
        <w:t xml:space="preserve"> Hallmarks of transcriptional intratumour heterogeneity across a thousand tumours. </w:t>
      </w:r>
      <w:r w:rsidR="00074A15" w:rsidRPr="00074A15">
        <w:rPr>
          <w:i/>
          <w:noProof/>
        </w:rPr>
        <w:t>Nature</w:t>
      </w:r>
      <w:r w:rsidR="00074A15" w:rsidRPr="00074A15">
        <w:rPr>
          <w:noProof/>
        </w:rPr>
        <w:t xml:space="preserve"> </w:t>
      </w:r>
      <w:r w:rsidR="00074A15" w:rsidRPr="00074A15">
        <w:rPr>
          <w:b/>
          <w:noProof/>
        </w:rPr>
        <w:t>618</w:t>
      </w:r>
      <w:r w:rsidR="00074A15" w:rsidRPr="00074A15">
        <w:rPr>
          <w:noProof/>
        </w:rPr>
        <w:t>, 598-+ (2023).</w:t>
      </w:r>
    </w:p>
    <w:p w14:paraId="4168FC1D" w14:textId="77777777" w:rsidR="00074A15" w:rsidRPr="00074A15" w:rsidRDefault="00074A15" w:rsidP="00074A15">
      <w:pPr>
        <w:pStyle w:val="EndNoteBibliography"/>
        <w:ind w:left="720" w:hanging="720"/>
        <w:rPr>
          <w:noProof/>
        </w:rPr>
      </w:pPr>
      <w:r w:rsidRPr="00074A15">
        <w:rPr>
          <w:noProof/>
        </w:rPr>
        <w:t>2.</w:t>
      </w:r>
      <w:r w:rsidRPr="00074A15">
        <w:rPr>
          <w:noProof/>
        </w:rPr>
        <w:tab/>
        <w:t>Cao, J.Y.</w:t>
      </w:r>
      <w:r w:rsidRPr="00074A15">
        <w:rPr>
          <w:i/>
          <w:noProof/>
        </w:rPr>
        <w:t xml:space="preserve"> et al.</w:t>
      </w:r>
      <w:r w:rsidRPr="00074A15">
        <w:rPr>
          <w:noProof/>
        </w:rPr>
        <w:t xml:space="preserve"> The single-cell transcriptional landscape of mammalian organogenesis. </w:t>
      </w:r>
      <w:r w:rsidRPr="00074A15">
        <w:rPr>
          <w:i/>
          <w:noProof/>
        </w:rPr>
        <w:t>Nature</w:t>
      </w:r>
      <w:r w:rsidRPr="00074A15">
        <w:rPr>
          <w:noProof/>
        </w:rPr>
        <w:t xml:space="preserve"> </w:t>
      </w:r>
      <w:r w:rsidRPr="00074A15">
        <w:rPr>
          <w:b/>
          <w:noProof/>
        </w:rPr>
        <w:t>566</w:t>
      </w:r>
      <w:r w:rsidRPr="00074A15">
        <w:rPr>
          <w:noProof/>
        </w:rPr>
        <w:t>, 496-+ (2019).</w:t>
      </w:r>
    </w:p>
    <w:p w14:paraId="2A726C27" w14:textId="77777777" w:rsidR="00074A15" w:rsidRPr="00074A15" w:rsidRDefault="00074A15" w:rsidP="00074A15">
      <w:pPr>
        <w:pStyle w:val="EndNoteBibliography"/>
        <w:ind w:left="720" w:hanging="720"/>
        <w:rPr>
          <w:noProof/>
        </w:rPr>
      </w:pPr>
      <w:r w:rsidRPr="00074A15">
        <w:rPr>
          <w:noProof/>
        </w:rPr>
        <w:t>3.</w:t>
      </w:r>
      <w:r w:rsidRPr="00074A15">
        <w:rPr>
          <w:noProof/>
        </w:rPr>
        <w:tab/>
        <w:t>Eraslan, G.</w:t>
      </w:r>
      <w:r w:rsidRPr="00074A15">
        <w:rPr>
          <w:i/>
          <w:noProof/>
        </w:rPr>
        <w:t xml:space="preserve"> et al.</w:t>
      </w:r>
      <w:r w:rsidRPr="00074A15">
        <w:rPr>
          <w:noProof/>
        </w:rPr>
        <w:t xml:space="preserve"> Single-nucleus cross-tissue molecular reference maps toward understanding disease gene function. </w:t>
      </w:r>
      <w:r w:rsidRPr="00074A15">
        <w:rPr>
          <w:i/>
          <w:noProof/>
        </w:rPr>
        <w:t>Science</w:t>
      </w:r>
      <w:r w:rsidRPr="00074A15">
        <w:rPr>
          <w:noProof/>
        </w:rPr>
        <w:t xml:space="preserve"> </w:t>
      </w:r>
      <w:r w:rsidRPr="00074A15">
        <w:rPr>
          <w:b/>
          <w:noProof/>
        </w:rPr>
        <w:t>376</w:t>
      </w:r>
      <w:r w:rsidRPr="00074A15">
        <w:rPr>
          <w:noProof/>
        </w:rPr>
        <w:t>, 712-+ (2022).</w:t>
      </w:r>
    </w:p>
    <w:p w14:paraId="63D7DE5C" w14:textId="77777777" w:rsidR="00074A15" w:rsidRPr="00074A15" w:rsidRDefault="00074A15" w:rsidP="00074A15">
      <w:pPr>
        <w:pStyle w:val="EndNoteBibliography"/>
        <w:ind w:left="720" w:hanging="720"/>
        <w:rPr>
          <w:noProof/>
        </w:rPr>
      </w:pPr>
      <w:r w:rsidRPr="00074A15">
        <w:rPr>
          <w:noProof/>
        </w:rPr>
        <w:t>4.</w:t>
      </w:r>
      <w:r w:rsidRPr="00074A15">
        <w:rPr>
          <w:noProof/>
        </w:rPr>
        <w:tab/>
        <w:t>van de Sande, B.</w:t>
      </w:r>
      <w:r w:rsidRPr="00074A15">
        <w:rPr>
          <w:i/>
          <w:noProof/>
        </w:rPr>
        <w:t xml:space="preserve"> et al.</w:t>
      </w:r>
      <w:r w:rsidRPr="00074A15">
        <w:rPr>
          <w:noProof/>
        </w:rPr>
        <w:t xml:space="preserve"> A scalable SCENIC workflow for single-cell gene regulatory network analysis. </w:t>
      </w:r>
      <w:r w:rsidRPr="00074A15">
        <w:rPr>
          <w:i/>
          <w:noProof/>
        </w:rPr>
        <w:t>Nature Protocols</w:t>
      </w:r>
      <w:r w:rsidRPr="00074A15">
        <w:rPr>
          <w:noProof/>
        </w:rPr>
        <w:t xml:space="preserve"> </w:t>
      </w:r>
      <w:r w:rsidRPr="00074A15">
        <w:rPr>
          <w:b/>
          <w:noProof/>
        </w:rPr>
        <w:t>15</w:t>
      </w:r>
      <w:r w:rsidRPr="00074A15">
        <w:rPr>
          <w:noProof/>
        </w:rPr>
        <w:t>, 2247-2276 (2020).</w:t>
      </w:r>
    </w:p>
    <w:p w14:paraId="4D3F822D" w14:textId="77777777" w:rsidR="00074A15" w:rsidRPr="00074A15" w:rsidRDefault="00074A15" w:rsidP="00074A15">
      <w:pPr>
        <w:pStyle w:val="EndNoteBibliography"/>
        <w:ind w:left="720" w:hanging="720"/>
        <w:rPr>
          <w:noProof/>
        </w:rPr>
      </w:pPr>
      <w:r w:rsidRPr="00074A15">
        <w:rPr>
          <w:noProof/>
        </w:rPr>
        <w:t>5.</w:t>
      </w:r>
      <w:r w:rsidRPr="00074A15">
        <w:rPr>
          <w:noProof/>
        </w:rPr>
        <w:tab/>
        <w:t>Ren, T.</w:t>
      </w:r>
      <w:r w:rsidRPr="00074A15">
        <w:rPr>
          <w:i/>
          <w:noProof/>
        </w:rPr>
        <w:t xml:space="preserve"> et al.</w:t>
      </w:r>
      <w:r w:rsidRPr="00074A15">
        <w:rPr>
          <w:noProof/>
        </w:rPr>
        <w:t xml:space="preserve"> Supervised learning of high-confidence phenotypic subpopulations from single-cell data. </w:t>
      </w:r>
      <w:r w:rsidRPr="00074A15">
        <w:rPr>
          <w:i/>
          <w:noProof/>
        </w:rPr>
        <w:t>Nature Machine Intelligence</w:t>
      </w:r>
      <w:r w:rsidRPr="00074A15">
        <w:rPr>
          <w:noProof/>
        </w:rPr>
        <w:t xml:space="preserve"> </w:t>
      </w:r>
      <w:r w:rsidRPr="00074A15">
        <w:rPr>
          <w:b/>
          <w:noProof/>
        </w:rPr>
        <w:t>5</w:t>
      </w:r>
      <w:r w:rsidRPr="00074A15">
        <w:rPr>
          <w:noProof/>
        </w:rPr>
        <w:t>, 528-+ (2023).</w:t>
      </w:r>
    </w:p>
    <w:p w14:paraId="5722EAF7" w14:textId="77777777" w:rsidR="00074A15" w:rsidRPr="00074A15" w:rsidRDefault="00074A15" w:rsidP="00074A15">
      <w:pPr>
        <w:pStyle w:val="EndNoteBibliography"/>
        <w:ind w:left="720" w:hanging="720"/>
        <w:rPr>
          <w:noProof/>
        </w:rPr>
      </w:pPr>
      <w:r w:rsidRPr="00074A15">
        <w:rPr>
          <w:noProof/>
        </w:rPr>
        <w:t>6.</w:t>
      </w:r>
      <w:r w:rsidRPr="00074A15">
        <w:rPr>
          <w:noProof/>
        </w:rPr>
        <w:tab/>
        <w:t xml:space="preserve">Dann, E., Henderson, N.C., Teichmann, S.A., Morgan, M.D. &amp; Marioni, J.C. Differential abundance testing on single-cell data using k-nearest neighbor graphs. </w:t>
      </w:r>
      <w:r w:rsidRPr="00074A15">
        <w:rPr>
          <w:i/>
          <w:noProof/>
        </w:rPr>
        <w:t>Nature Biotechnology</w:t>
      </w:r>
      <w:r w:rsidRPr="00074A15">
        <w:rPr>
          <w:noProof/>
        </w:rPr>
        <w:t xml:space="preserve"> </w:t>
      </w:r>
      <w:r w:rsidRPr="00074A15">
        <w:rPr>
          <w:b/>
          <w:noProof/>
        </w:rPr>
        <w:t>40</w:t>
      </w:r>
      <w:r w:rsidRPr="00074A15">
        <w:rPr>
          <w:noProof/>
        </w:rPr>
        <w:t>, 245-+ (2022).</w:t>
      </w:r>
    </w:p>
    <w:p w14:paraId="68ED0B93" w14:textId="77777777" w:rsidR="00074A15" w:rsidRPr="00074A15" w:rsidRDefault="00074A15" w:rsidP="00074A15">
      <w:pPr>
        <w:pStyle w:val="EndNoteBibliography"/>
        <w:ind w:left="720" w:hanging="720"/>
        <w:rPr>
          <w:noProof/>
        </w:rPr>
      </w:pPr>
      <w:r w:rsidRPr="00074A15">
        <w:rPr>
          <w:noProof/>
        </w:rPr>
        <w:t>7.</w:t>
      </w:r>
      <w:r w:rsidRPr="00074A15">
        <w:rPr>
          <w:noProof/>
        </w:rPr>
        <w:tab/>
        <w:t>Zhao, J.</w:t>
      </w:r>
      <w:r w:rsidRPr="00074A15">
        <w:rPr>
          <w:i/>
          <w:noProof/>
        </w:rPr>
        <w:t xml:space="preserve"> et al.</w:t>
      </w:r>
      <w:r w:rsidRPr="00074A15">
        <w:rPr>
          <w:noProof/>
        </w:rPr>
        <w:t xml:space="preserve"> Detection of differentially abundant cell subpopulations in scRNA-seq data. </w:t>
      </w:r>
      <w:r w:rsidRPr="00074A15">
        <w:rPr>
          <w:i/>
          <w:noProof/>
        </w:rPr>
        <w:t>Proceedings of the National Academy of Sciences of the United States of America</w:t>
      </w:r>
      <w:r w:rsidRPr="00074A15">
        <w:rPr>
          <w:noProof/>
        </w:rPr>
        <w:t xml:space="preserve"> </w:t>
      </w:r>
      <w:r w:rsidRPr="00074A15">
        <w:rPr>
          <w:b/>
          <w:noProof/>
        </w:rPr>
        <w:t>118</w:t>
      </w:r>
      <w:r w:rsidRPr="00074A15">
        <w:rPr>
          <w:noProof/>
        </w:rPr>
        <w:t>(2021).</w:t>
      </w:r>
    </w:p>
    <w:p w14:paraId="3E10C8ED" w14:textId="77777777" w:rsidR="00074A15" w:rsidRPr="00074A15" w:rsidRDefault="00074A15" w:rsidP="00074A15">
      <w:pPr>
        <w:pStyle w:val="EndNoteBibliography"/>
        <w:ind w:left="720" w:hanging="720"/>
        <w:rPr>
          <w:noProof/>
        </w:rPr>
      </w:pPr>
      <w:r w:rsidRPr="00074A15">
        <w:rPr>
          <w:noProof/>
        </w:rPr>
        <w:t>8.</w:t>
      </w:r>
      <w:r w:rsidRPr="00074A15">
        <w:rPr>
          <w:noProof/>
        </w:rPr>
        <w:tab/>
        <w:t>Burkhardt, D.B.</w:t>
      </w:r>
      <w:r w:rsidRPr="00074A15">
        <w:rPr>
          <w:i/>
          <w:noProof/>
        </w:rPr>
        <w:t xml:space="preserve"> et al.</w:t>
      </w:r>
      <w:r w:rsidRPr="00074A15">
        <w:rPr>
          <w:noProof/>
        </w:rPr>
        <w:t xml:space="preserve"> Quantifying the effect of experimental perturbations at single-cell resolution. </w:t>
      </w:r>
      <w:r w:rsidRPr="00074A15">
        <w:rPr>
          <w:i/>
          <w:noProof/>
        </w:rPr>
        <w:t>Nature Biotechnology</w:t>
      </w:r>
      <w:r w:rsidRPr="00074A15">
        <w:rPr>
          <w:noProof/>
        </w:rPr>
        <w:t xml:space="preserve"> </w:t>
      </w:r>
      <w:r w:rsidRPr="00074A15">
        <w:rPr>
          <w:b/>
          <w:noProof/>
        </w:rPr>
        <w:t>39</w:t>
      </w:r>
      <w:r w:rsidRPr="00074A15">
        <w:rPr>
          <w:noProof/>
        </w:rPr>
        <w:t>, 619-+ (2021).</w:t>
      </w:r>
    </w:p>
    <w:p w14:paraId="7452AD4B" w14:textId="77777777" w:rsidR="00074A15" w:rsidRPr="00074A15" w:rsidRDefault="00074A15" w:rsidP="00074A15">
      <w:pPr>
        <w:pStyle w:val="EndNoteBibliography"/>
        <w:ind w:left="720" w:hanging="720"/>
        <w:rPr>
          <w:noProof/>
        </w:rPr>
      </w:pPr>
      <w:r w:rsidRPr="00074A15">
        <w:rPr>
          <w:noProof/>
        </w:rPr>
        <w:t>9.</w:t>
      </w:r>
      <w:r w:rsidRPr="00074A15">
        <w:rPr>
          <w:noProof/>
        </w:rPr>
        <w:tab/>
        <w:t>Sade-Feldman, M.</w:t>
      </w:r>
      <w:r w:rsidRPr="00074A15">
        <w:rPr>
          <w:i/>
          <w:noProof/>
        </w:rPr>
        <w:t xml:space="preserve"> et al.</w:t>
      </w:r>
      <w:r w:rsidRPr="00074A15">
        <w:rPr>
          <w:noProof/>
        </w:rPr>
        <w:t xml:space="preserve"> Defining T Cell States Associated with Response to Checkpoint Immunotherapy in Melanoma. </w:t>
      </w:r>
      <w:r w:rsidRPr="00074A15">
        <w:rPr>
          <w:i/>
          <w:noProof/>
        </w:rPr>
        <w:t>Cell</w:t>
      </w:r>
      <w:r w:rsidRPr="00074A15">
        <w:rPr>
          <w:noProof/>
        </w:rPr>
        <w:t xml:space="preserve"> </w:t>
      </w:r>
      <w:r w:rsidRPr="00074A15">
        <w:rPr>
          <w:b/>
          <w:noProof/>
        </w:rPr>
        <w:t>175</w:t>
      </w:r>
      <w:r w:rsidRPr="00074A15">
        <w:rPr>
          <w:noProof/>
        </w:rPr>
        <w:t>, 998-+ (2018).</w:t>
      </w:r>
    </w:p>
    <w:p w14:paraId="7B5E33C6" w14:textId="77777777" w:rsidR="00074A15" w:rsidRPr="00074A15" w:rsidRDefault="00074A15" w:rsidP="00074A15">
      <w:pPr>
        <w:pStyle w:val="EndNoteBibliography"/>
        <w:ind w:left="720" w:hanging="720"/>
        <w:rPr>
          <w:noProof/>
        </w:rPr>
      </w:pPr>
      <w:r w:rsidRPr="00074A15">
        <w:rPr>
          <w:noProof/>
        </w:rPr>
        <w:t>10.</w:t>
      </w:r>
      <w:r w:rsidRPr="00074A15">
        <w:rPr>
          <w:noProof/>
        </w:rPr>
        <w:tab/>
        <w:t>Conde, C.D.</w:t>
      </w:r>
      <w:r w:rsidRPr="00074A15">
        <w:rPr>
          <w:i/>
          <w:noProof/>
        </w:rPr>
        <w:t xml:space="preserve"> et al.</w:t>
      </w:r>
      <w:r w:rsidRPr="00074A15">
        <w:rPr>
          <w:noProof/>
        </w:rPr>
        <w:t xml:space="preserve"> Cross-tissue immune cell analysis reveals tissue-specific features in humans. </w:t>
      </w:r>
      <w:r w:rsidRPr="00074A15">
        <w:rPr>
          <w:i/>
          <w:noProof/>
        </w:rPr>
        <w:t>Science</w:t>
      </w:r>
      <w:r w:rsidRPr="00074A15">
        <w:rPr>
          <w:noProof/>
        </w:rPr>
        <w:t xml:space="preserve"> </w:t>
      </w:r>
      <w:r w:rsidRPr="00074A15">
        <w:rPr>
          <w:b/>
          <w:noProof/>
        </w:rPr>
        <w:t>376</w:t>
      </w:r>
      <w:r w:rsidRPr="00074A15">
        <w:rPr>
          <w:noProof/>
        </w:rPr>
        <w:t>, 713-+ (2022).</w:t>
      </w:r>
    </w:p>
    <w:p w14:paraId="7C33DCA8" w14:textId="77777777" w:rsidR="00074A15" w:rsidRPr="00074A15" w:rsidRDefault="00074A15" w:rsidP="00074A15">
      <w:pPr>
        <w:pStyle w:val="EndNoteBibliography"/>
        <w:ind w:left="720" w:hanging="720"/>
        <w:rPr>
          <w:noProof/>
        </w:rPr>
      </w:pPr>
      <w:r w:rsidRPr="00074A15">
        <w:rPr>
          <w:noProof/>
        </w:rPr>
        <w:t>11.</w:t>
      </w:r>
      <w:r w:rsidRPr="00074A15">
        <w:rPr>
          <w:noProof/>
        </w:rPr>
        <w:tab/>
        <w:t>Aran, D.</w:t>
      </w:r>
      <w:r w:rsidRPr="00074A15">
        <w:rPr>
          <w:i/>
          <w:noProof/>
        </w:rPr>
        <w:t xml:space="preserve"> et al.</w:t>
      </w:r>
      <w:r w:rsidRPr="00074A15">
        <w:rPr>
          <w:noProof/>
        </w:rPr>
        <w:t xml:space="preserve"> Reference-based analysis of lung single-cell sequencing reveals a transitional profibrotic macrophage. </w:t>
      </w:r>
      <w:r w:rsidRPr="00074A15">
        <w:rPr>
          <w:i/>
          <w:noProof/>
        </w:rPr>
        <w:t>Nature Immunology</w:t>
      </w:r>
      <w:r w:rsidRPr="00074A15">
        <w:rPr>
          <w:noProof/>
        </w:rPr>
        <w:t xml:space="preserve"> </w:t>
      </w:r>
      <w:r w:rsidRPr="00074A15">
        <w:rPr>
          <w:b/>
          <w:noProof/>
        </w:rPr>
        <w:t>20</w:t>
      </w:r>
      <w:r w:rsidRPr="00074A15">
        <w:rPr>
          <w:noProof/>
        </w:rPr>
        <w:t>, 163-+ (2019).</w:t>
      </w:r>
    </w:p>
    <w:p w14:paraId="15839C03" w14:textId="77777777" w:rsidR="00074A15" w:rsidRPr="00074A15" w:rsidRDefault="00074A15" w:rsidP="00074A15">
      <w:pPr>
        <w:pStyle w:val="EndNoteBibliography"/>
        <w:ind w:left="720" w:hanging="720"/>
        <w:rPr>
          <w:noProof/>
        </w:rPr>
      </w:pPr>
      <w:r w:rsidRPr="00074A15">
        <w:rPr>
          <w:noProof/>
        </w:rPr>
        <w:t>12.</w:t>
      </w:r>
      <w:r w:rsidRPr="00074A15">
        <w:rPr>
          <w:noProof/>
        </w:rPr>
        <w:tab/>
        <w:t>Yost, K.E.</w:t>
      </w:r>
      <w:r w:rsidRPr="00074A15">
        <w:rPr>
          <w:i/>
          <w:noProof/>
        </w:rPr>
        <w:t xml:space="preserve"> et al.</w:t>
      </w:r>
      <w:r w:rsidRPr="00074A15">
        <w:rPr>
          <w:noProof/>
        </w:rPr>
        <w:t xml:space="preserve"> Clonal replacement of tumor-specific T cells following PD-1 blockade. </w:t>
      </w:r>
      <w:r w:rsidRPr="00074A15">
        <w:rPr>
          <w:i/>
          <w:noProof/>
        </w:rPr>
        <w:t>Nature Medicine</w:t>
      </w:r>
      <w:r w:rsidRPr="00074A15">
        <w:rPr>
          <w:noProof/>
        </w:rPr>
        <w:t xml:space="preserve"> </w:t>
      </w:r>
      <w:r w:rsidRPr="00074A15">
        <w:rPr>
          <w:b/>
          <w:noProof/>
        </w:rPr>
        <w:t>25</w:t>
      </w:r>
      <w:r w:rsidRPr="00074A15">
        <w:rPr>
          <w:noProof/>
        </w:rPr>
        <w:t>, 1251-+ (2019).</w:t>
      </w:r>
    </w:p>
    <w:p w14:paraId="4CCF4D21" w14:textId="77777777" w:rsidR="00074A15" w:rsidRPr="00074A15" w:rsidRDefault="00074A15" w:rsidP="00074A15">
      <w:pPr>
        <w:pStyle w:val="EndNoteBibliography"/>
        <w:ind w:left="720" w:hanging="720"/>
        <w:rPr>
          <w:noProof/>
        </w:rPr>
      </w:pPr>
      <w:r w:rsidRPr="00074A15">
        <w:rPr>
          <w:noProof/>
        </w:rPr>
        <w:t>13.</w:t>
      </w:r>
      <w:r w:rsidRPr="00074A15">
        <w:rPr>
          <w:noProof/>
        </w:rPr>
        <w:tab/>
        <w:t>De Biasi, S.</w:t>
      </w:r>
      <w:r w:rsidRPr="00074A15">
        <w:rPr>
          <w:i/>
          <w:noProof/>
        </w:rPr>
        <w:t xml:space="preserve"> et al.</w:t>
      </w:r>
      <w:r w:rsidRPr="00074A15">
        <w:rPr>
          <w:noProof/>
        </w:rPr>
        <w:t xml:space="preserve"> Circulating mucosal-associated invariant T cells identify patients responding to anti-PD-1 therapy. </w:t>
      </w:r>
      <w:r w:rsidRPr="00074A15">
        <w:rPr>
          <w:i/>
          <w:noProof/>
        </w:rPr>
        <w:t>Nature Communications</w:t>
      </w:r>
      <w:r w:rsidRPr="00074A15">
        <w:rPr>
          <w:noProof/>
        </w:rPr>
        <w:t xml:space="preserve"> </w:t>
      </w:r>
      <w:r w:rsidRPr="00074A15">
        <w:rPr>
          <w:b/>
          <w:noProof/>
        </w:rPr>
        <w:t>12</w:t>
      </w:r>
      <w:r w:rsidRPr="00074A15">
        <w:rPr>
          <w:noProof/>
        </w:rPr>
        <w:t>(2021).</w:t>
      </w:r>
    </w:p>
    <w:p w14:paraId="0DCA5B51" w14:textId="77777777" w:rsidR="00074A15" w:rsidRPr="00074A15" w:rsidRDefault="00074A15" w:rsidP="00074A15">
      <w:pPr>
        <w:pStyle w:val="EndNoteBibliography"/>
        <w:ind w:left="720" w:hanging="720"/>
        <w:rPr>
          <w:noProof/>
        </w:rPr>
      </w:pPr>
      <w:r w:rsidRPr="00074A15">
        <w:rPr>
          <w:noProof/>
        </w:rPr>
        <w:t>14.</w:t>
      </w:r>
      <w:r w:rsidRPr="00074A15">
        <w:rPr>
          <w:noProof/>
        </w:rPr>
        <w:tab/>
        <w:t>Cillo, A.R.</w:t>
      </w:r>
      <w:r w:rsidRPr="00074A15">
        <w:rPr>
          <w:i/>
          <w:noProof/>
        </w:rPr>
        <w:t xml:space="preserve"> et al.</w:t>
      </w:r>
      <w:r w:rsidRPr="00074A15">
        <w:rPr>
          <w:noProof/>
        </w:rPr>
        <w:t xml:space="preserve"> Immune Landscape of Viral- and Carcinogen-Driven Head and Neck Cancer. </w:t>
      </w:r>
      <w:r w:rsidRPr="00074A15">
        <w:rPr>
          <w:i/>
          <w:noProof/>
        </w:rPr>
        <w:t>Immunity</w:t>
      </w:r>
      <w:r w:rsidRPr="00074A15">
        <w:rPr>
          <w:noProof/>
        </w:rPr>
        <w:t xml:space="preserve"> </w:t>
      </w:r>
      <w:r w:rsidRPr="00074A15">
        <w:rPr>
          <w:b/>
          <w:noProof/>
        </w:rPr>
        <w:t>52</w:t>
      </w:r>
      <w:r w:rsidRPr="00074A15">
        <w:rPr>
          <w:noProof/>
        </w:rPr>
        <w:t>, 183-+ (2020).</w:t>
      </w:r>
    </w:p>
    <w:p w14:paraId="42629112" w14:textId="77777777" w:rsidR="00074A15" w:rsidRPr="00074A15" w:rsidRDefault="00074A15" w:rsidP="00074A15">
      <w:pPr>
        <w:pStyle w:val="EndNoteBibliography"/>
        <w:ind w:left="720" w:hanging="720"/>
        <w:rPr>
          <w:noProof/>
        </w:rPr>
      </w:pPr>
      <w:r w:rsidRPr="00074A15">
        <w:rPr>
          <w:noProof/>
        </w:rPr>
        <w:t>15.</w:t>
      </w:r>
      <w:r w:rsidRPr="00074A15">
        <w:rPr>
          <w:noProof/>
        </w:rPr>
        <w:tab/>
        <w:t>Kurten, C.H.L.</w:t>
      </w:r>
      <w:r w:rsidRPr="00074A15">
        <w:rPr>
          <w:i/>
          <w:noProof/>
        </w:rPr>
        <w:t xml:space="preserve"> et al.</w:t>
      </w:r>
      <w:r w:rsidRPr="00074A15">
        <w:rPr>
          <w:noProof/>
        </w:rPr>
        <w:t xml:space="preserve"> Investigating immune and non-immune cell interactions in head and neck tumors by single-cell RNA sequencing. </w:t>
      </w:r>
      <w:r w:rsidRPr="00074A15">
        <w:rPr>
          <w:i/>
          <w:noProof/>
        </w:rPr>
        <w:t>Nature Communications</w:t>
      </w:r>
      <w:r w:rsidRPr="00074A15">
        <w:rPr>
          <w:noProof/>
        </w:rPr>
        <w:t xml:space="preserve"> </w:t>
      </w:r>
      <w:r w:rsidRPr="00074A15">
        <w:rPr>
          <w:b/>
          <w:noProof/>
        </w:rPr>
        <w:t>12</w:t>
      </w:r>
      <w:r w:rsidRPr="00074A15">
        <w:rPr>
          <w:noProof/>
        </w:rPr>
        <w:t>(2021).</w:t>
      </w:r>
    </w:p>
    <w:p w14:paraId="0B01E592" w14:textId="77777777" w:rsidR="00074A15" w:rsidRPr="00074A15" w:rsidRDefault="00074A15" w:rsidP="00074A15">
      <w:pPr>
        <w:pStyle w:val="EndNoteBibliography"/>
        <w:ind w:left="720" w:hanging="720"/>
        <w:rPr>
          <w:noProof/>
        </w:rPr>
      </w:pPr>
      <w:r w:rsidRPr="00074A15">
        <w:rPr>
          <w:noProof/>
        </w:rPr>
        <w:t>16.</w:t>
      </w:r>
      <w:r w:rsidRPr="00074A15">
        <w:rPr>
          <w:noProof/>
        </w:rPr>
        <w:tab/>
        <w:t>Liu, Y.</w:t>
      </w:r>
      <w:r w:rsidRPr="00074A15">
        <w:rPr>
          <w:i/>
          <w:noProof/>
        </w:rPr>
        <w:t xml:space="preserve"> et al.</w:t>
      </w:r>
      <w:r w:rsidRPr="00074A15">
        <w:rPr>
          <w:noProof/>
        </w:rPr>
        <w:t xml:space="preserve"> Tumour heterogeneity and intercellular networks of nasopharyngeal carcinoma at single cell resolution. </w:t>
      </w:r>
      <w:r w:rsidRPr="00074A15">
        <w:rPr>
          <w:i/>
          <w:noProof/>
        </w:rPr>
        <w:t>Nature Communications</w:t>
      </w:r>
      <w:r w:rsidRPr="00074A15">
        <w:rPr>
          <w:noProof/>
        </w:rPr>
        <w:t xml:space="preserve"> </w:t>
      </w:r>
      <w:r w:rsidRPr="00074A15">
        <w:rPr>
          <w:b/>
          <w:noProof/>
        </w:rPr>
        <w:t>12</w:t>
      </w:r>
      <w:r w:rsidRPr="00074A15">
        <w:rPr>
          <w:noProof/>
        </w:rPr>
        <w:t>(2021).</w:t>
      </w:r>
    </w:p>
    <w:p w14:paraId="7F473E56" w14:textId="77777777" w:rsidR="00074A15" w:rsidRPr="00074A15" w:rsidRDefault="00074A15" w:rsidP="00074A15">
      <w:pPr>
        <w:pStyle w:val="EndNoteBibliography"/>
        <w:ind w:left="720" w:hanging="720"/>
        <w:rPr>
          <w:noProof/>
        </w:rPr>
      </w:pPr>
      <w:r w:rsidRPr="00074A15">
        <w:rPr>
          <w:noProof/>
        </w:rPr>
        <w:t>17.</w:t>
      </w:r>
      <w:r w:rsidRPr="00074A15">
        <w:rPr>
          <w:noProof/>
        </w:rPr>
        <w:tab/>
        <w:t>Eberhardt, C.S.</w:t>
      </w:r>
      <w:r w:rsidRPr="00074A15">
        <w:rPr>
          <w:i/>
          <w:noProof/>
        </w:rPr>
        <w:t xml:space="preserve"> et al.</w:t>
      </w:r>
      <w:r w:rsidRPr="00074A15">
        <w:rPr>
          <w:noProof/>
        </w:rPr>
        <w:t xml:space="preserve"> Functional HPV-specific PD-1(+) stem-like CD8 T cells in head and neck cancer. </w:t>
      </w:r>
      <w:r w:rsidRPr="00074A15">
        <w:rPr>
          <w:i/>
          <w:noProof/>
        </w:rPr>
        <w:t>Nature</w:t>
      </w:r>
      <w:r w:rsidRPr="00074A15">
        <w:rPr>
          <w:noProof/>
        </w:rPr>
        <w:t xml:space="preserve"> </w:t>
      </w:r>
      <w:r w:rsidRPr="00074A15">
        <w:rPr>
          <w:b/>
          <w:noProof/>
        </w:rPr>
        <w:t>597</w:t>
      </w:r>
      <w:r w:rsidRPr="00074A15">
        <w:rPr>
          <w:noProof/>
        </w:rPr>
        <w:t>, 279-+ (2021).</w:t>
      </w:r>
    </w:p>
    <w:p w14:paraId="146D9799" w14:textId="77777777" w:rsidR="00074A15" w:rsidRPr="00074A15" w:rsidRDefault="00074A15" w:rsidP="00074A15">
      <w:pPr>
        <w:pStyle w:val="EndNoteBibliography"/>
        <w:ind w:left="720" w:hanging="720"/>
        <w:rPr>
          <w:noProof/>
        </w:rPr>
      </w:pPr>
      <w:r w:rsidRPr="00074A15">
        <w:rPr>
          <w:noProof/>
        </w:rPr>
        <w:t>18.</w:t>
      </w:r>
      <w:r w:rsidRPr="00074A15">
        <w:rPr>
          <w:noProof/>
        </w:rPr>
        <w:tab/>
        <w:t>Puram, S.V.</w:t>
      </w:r>
      <w:r w:rsidRPr="00074A15">
        <w:rPr>
          <w:i/>
          <w:noProof/>
        </w:rPr>
        <w:t xml:space="preserve"> et al.</w:t>
      </w:r>
      <w:r w:rsidRPr="00074A15">
        <w:rPr>
          <w:noProof/>
        </w:rPr>
        <w:t xml:space="preserve"> Cellular states are coupled to genomic and viral heterogeneity in HPV-related oropharyngeal carcinoma. </w:t>
      </w:r>
      <w:r w:rsidRPr="00074A15">
        <w:rPr>
          <w:i/>
          <w:noProof/>
        </w:rPr>
        <w:t>Nature Genetics</w:t>
      </w:r>
      <w:r w:rsidRPr="00074A15">
        <w:rPr>
          <w:noProof/>
        </w:rPr>
        <w:t xml:space="preserve"> (2023).</w:t>
      </w:r>
    </w:p>
    <w:p w14:paraId="26219922" w14:textId="77777777" w:rsidR="00074A15" w:rsidRPr="00074A15" w:rsidRDefault="00074A15" w:rsidP="00074A15">
      <w:pPr>
        <w:pStyle w:val="EndNoteBibliography"/>
        <w:ind w:left="720" w:hanging="720"/>
        <w:rPr>
          <w:noProof/>
        </w:rPr>
      </w:pPr>
      <w:r w:rsidRPr="00074A15">
        <w:rPr>
          <w:noProof/>
        </w:rPr>
        <w:t>19.</w:t>
      </w:r>
      <w:r w:rsidRPr="00074A15">
        <w:rPr>
          <w:noProof/>
        </w:rPr>
        <w:tab/>
        <w:t>Luoma, A.M.</w:t>
      </w:r>
      <w:r w:rsidRPr="00074A15">
        <w:rPr>
          <w:i/>
          <w:noProof/>
        </w:rPr>
        <w:t xml:space="preserve"> et al.</w:t>
      </w:r>
      <w:r w:rsidRPr="00074A15">
        <w:rPr>
          <w:noProof/>
        </w:rPr>
        <w:t xml:space="preserve"> Tissue-resident memory and circulating T cells are early responders to pre-surgical cancer immunotherapy. </w:t>
      </w:r>
      <w:r w:rsidRPr="00074A15">
        <w:rPr>
          <w:i/>
          <w:noProof/>
        </w:rPr>
        <w:t>Cell</w:t>
      </w:r>
      <w:r w:rsidRPr="00074A15">
        <w:rPr>
          <w:noProof/>
        </w:rPr>
        <w:t xml:space="preserve"> </w:t>
      </w:r>
      <w:r w:rsidRPr="00074A15">
        <w:rPr>
          <w:b/>
          <w:noProof/>
        </w:rPr>
        <w:t>185</w:t>
      </w:r>
      <w:r w:rsidRPr="00074A15">
        <w:rPr>
          <w:noProof/>
        </w:rPr>
        <w:t>, 2918-2935 e29 (2022).</w:t>
      </w:r>
    </w:p>
    <w:p w14:paraId="7DF84A32" w14:textId="77777777" w:rsidR="00074A15" w:rsidRPr="00074A15" w:rsidRDefault="00074A15" w:rsidP="00074A15">
      <w:pPr>
        <w:pStyle w:val="EndNoteBibliography"/>
        <w:ind w:left="720" w:hanging="720"/>
        <w:rPr>
          <w:noProof/>
        </w:rPr>
      </w:pPr>
      <w:r w:rsidRPr="00074A15">
        <w:rPr>
          <w:noProof/>
        </w:rPr>
        <w:t>20.</w:t>
      </w:r>
      <w:r w:rsidRPr="00074A15">
        <w:rPr>
          <w:noProof/>
        </w:rPr>
        <w:tab/>
        <w:t>Jerby-Arnon, L.</w:t>
      </w:r>
      <w:r w:rsidRPr="00074A15">
        <w:rPr>
          <w:i/>
          <w:noProof/>
        </w:rPr>
        <w:t xml:space="preserve"> et al.</w:t>
      </w:r>
      <w:r w:rsidRPr="00074A15">
        <w:rPr>
          <w:noProof/>
        </w:rPr>
        <w:t xml:space="preserve"> A Cancer Cell Program Promotes T Cell Exclusion and Resistance to Checkpoint Blockade. </w:t>
      </w:r>
      <w:r w:rsidRPr="00074A15">
        <w:rPr>
          <w:i/>
          <w:noProof/>
        </w:rPr>
        <w:t>Cell</w:t>
      </w:r>
      <w:r w:rsidRPr="00074A15">
        <w:rPr>
          <w:noProof/>
        </w:rPr>
        <w:t xml:space="preserve"> </w:t>
      </w:r>
      <w:r w:rsidRPr="00074A15">
        <w:rPr>
          <w:b/>
          <w:noProof/>
        </w:rPr>
        <w:t>175</w:t>
      </w:r>
      <w:r w:rsidRPr="00074A15">
        <w:rPr>
          <w:noProof/>
        </w:rPr>
        <w:t>, 984-+ (2018).</w:t>
      </w:r>
    </w:p>
    <w:p w14:paraId="6385C25C" w14:textId="77777777" w:rsidR="00074A15" w:rsidRPr="00074A15" w:rsidRDefault="00074A15" w:rsidP="00074A15">
      <w:pPr>
        <w:pStyle w:val="EndNoteBibliography"/>
        <w:ind w:left="720" w:hanging="720"/>
        <w:rPr>
          <w:noProof/>
        </w:rPr>
      </w:pPr>
      <w:r w:rsidRPr="00074A15">
        <w:rPr>
          <w:noProof/>
        </w:rPr>
        <w:lastRenderedPageBreak/>
        <w:t>21.</w:t>
      </w:r>
      <w:r w:rsidRPr="00074A15">
        <w:rPr>
          <w:noProof/>
        </w:rPr>
        <w:tab/>
        <w:t>Ji, A.L.</w:t>
      </w:r>
      <w:r w:rsidRPr="00074A15">
        <w:rPr>
          <w:i/>
          <w:noProof/>
        </w:rPr>
        <w:t xml:space="preserve"> et al.</w:t>
      </w:r>
      <w:r w:rsidRPr="00074A15">
        <w:rPr>
          <w:noProof/>
        </w:rPr>
        <w:t xml:space="preserve"> Multimodal Analysis of Composition and Spatial Architecture in Human Squamous Cell Carcinoma. </w:t>
      </w:r>
      <w:r w:rsidRPr="00074A15">
        <w:rPr>
          <w:i/>
          <w:noProof/>
        </w:rPr>
        <w:t>Cell</w:t>
      </w:r>
      <w:r w:rsidRPr="00074A15">
        <w:rPr>
          <w:noProof/>
        </w:rPr>
        <w:t xml:space="preserve"> </w:t>
      </w:r>
      <w:r w:rsidRPr="00074A15">
        <w:rPr>
          <w:b/>
          <w:noProof/>
        </w:rPr>
        <w:t>182</w:t>
      </w:r>
      <w:r w:rsidRPr="00074A15">
        <w:rPr>
          <w:noProof/>
        </w:rPr>
        <w:t>, 497-+ (2020).</w:t>
      </w:r>
    </w:p>
    <w:p w14:paraId="0EB8F107" w14:textId="77777777" w:rsidR="00074A15" w:rsidRPr="00074A15" w:rsidRDefault="00074A15" w:rsidP="00074A15">
      <w:pPr>
        <w:pStyle w:val="EndNoteBibliography"/>
        <w:ind w:left="720" w:hanging="720"/>
        <w:rPr>
          <w:noProof/>
        </w:rPr>
      </w:pPr>
      <w:r w:rsidRPr="00074A15">
        <w:rPr>
          <w:noProof/>
        </w:rPr>
        <w:t>22.</w:t>
      </w:r>
      <w:r w:rsidRPr="00074A15">
        <w:rPr>
          <w:noProof/>
        </w:rPr>
        <w:tab/>
        <w:t>Frazzette, N.</w:t>
      </w:r>
      <w:r w:rsidRPr="00074A15">
        <w:rPr>
          <w:i/>
          <w:noProof/>
        </w:rPr>
        <w:t xml:space="preserve"> et al.</w:t>
      </w:r>
      <w:r w:rsidRPr="00074A15">
        <w:rPr>
          <w:noProof/>
        </w:rPr>
        <w:t xml:space="preserve"> Decreased cytotoxic T cells and TCR clonality in organ transplant recipients with squamous cell carcinoma. </w:t>
      </w:r>
      <w:r w:rsidRPr="00074A15">
        <w:rPr>
          <w:i/>
          <w:noProof/>
        </w:rPr>
        <w:t>Npj Precision Oncology</w:t>
      </w:r>
      <w:r w:rsidRPr="00074A15">
        <w:rPr>
          <w:noProof/>
        </w:rPr>
        <w:t xml:space="preserve"> </w:t>
      </w:r>
      <w:r w:rsidRPr="00074A15">
        <w:rPr>
          <w:b/>
          <w:noProof/>
        </w:rPr>
        <w:t>4</w:t>
      </w:r>
      <w:r w:rsidRPr="00074A15">
        <w:rPr>
          <w:noProof/>
        </w:rPr>
        <w:t>(2020).</w:t>
      </w:r>
    </w:p>
    <w:p w14:paraId="6C8259BB" w14:textId="77777777" w:rsidR="00074A15" w:rsidRPr="00074A15" w:rsidRDefault="00074A15" w:rsidP="00074A15">
      <w:pPr>
        <w:pStyle w:val="EndNoteBibliography"/>
        <w:ind w:left="720" w:hanging="720"/>
        <w:rPr>
          <w:noProof/>
        </w:rPr>
      </w:pPr>
      <w:r w:rsidRPr="00074A15">
        <w:rPr>
          <w:noProof/>
        </w:rPr>
        <w:t>23.</w:t>
      </w:r>
      <w:r w:rsidRPr="00074A15">
        <w:rPr>
          <w:noProof/>
        </w:rPr>
        <w:tab/>
        <w:t>Sun, D.Q.</w:t>
      </w:r>
      <w:r w:rsidRPr="00074A15">
        <w:rPr>
          <w:i/>
          <w:noProof/>
        </w:rPr>
        <w:t xml:space="preserve"> et al.</w:t>
      </w:r>
      <w:r w:rsidRPr="00074A15">
        <w:rPr>
          <w:noProof/>
        </w:rPr>
        <w:t xml:space="preserve"> TISCH: a comprehensive web resource enabling interactive single-cell transcriptome visualization of tumor microenvironment. </w:t>
      </w:r>
      <w:r w:rsidRPr="00074A15">
        <w:rPr>
          <w:i/>
          <w:noProof/>
        </w:rPr>
        <w:t>Nucleic Acids Research</w:t>
      </w:r>
      <w:r w:rsidRPr="00074A15">
        <w:rPr>
          <w:noProof/>
        </w:rPr>
        <w:t xml:space="preserve"> </w:t>
      </w:r>
      <w:r w:rsidRPr="00074A15">
        <w:rPr>
          <w:b/>
          <w:noProof/>
        </w:rPr>
        <w:t>49</w:t>
      </w:r>
      <w:r w:rsidRPr="00074A15">
        <w:rPr>
          <w:noProof/>
        </w:rPr>
        <w:t>, D1420-D1430 (2021).</w:t>
      </w:r>
    </w:p>
    <w:p w14:paraId="6B6DCBFD" w14:textId="77777777" w:rsidR="00074A15" w:rsidRPr="00074A15" w:rsidRDefault="00074A15" w:rsidP="00074A15">
      <w:pPr>
        <w:pStyle w:val="EndNoteBibliography"/>
        <w:ind w:left="720" w:hanging="720"/>
        <w:rPr>
          <w:noProof/>
        </w:rPr>
      </w:pPr>
      <w:r w:rsidRPr="00074A15">
        <w:rPr>
          <w:noProof/>
        </w:rPr>
        <w:t>24.</w:t>
      </w:r>
      <w:r w:rsidRPr="00074A15">
        <w:rPr>
          <w:noProof/>
        </w:rPr>
        <w:tab/>
        <w:t xml:space="preserve">Hanzelmann, S., Castelo, R. &amp; Guinney, J. GSVA: gene set variation analysis for microarray and RNA-Seq data. </w:t>
      </w:r>
      <w:r w:rsidRPr="00074A15">
        <w:rPr>
          <w:i/>
          <w:noProof/>
        </w:rPr>
        <w:t>Bmc Bioinformatics</w:t>
      </w:r>
      <w:r w:rsidRPr="00074A15">
        <w:rPr>
          <w:noProof/>
        </w:rPr>
        <w:t xml:space="preserve"> </w:t>
      </w:r>
      <w:r w:rsidRPr="00074A15">
        <w:rPr>
          <w:b/>
          <w:noProof/>
        </w:rPr>
        <w:t>14</w:t>
      </w:r>
      <w:r w:rsidRPr="00074A15">
        <w:rPr>
          <w:noProof/>
        </w:rPr>
        <w:t>(2013).</w:t>
      </w:r>
    </w:p>
    <w:p w14:paraId="645A7D94" w14:textId="77777777" w:rsidR="00074A15" w:rsidRPr="00074A15" w:rsidRDefault="00074A15" w:rsidP="00074A15">
      <w:pPr>
        <w:pStyle w:val="EndNoteBibliography"/>
        <w:ind w:left="720" w:hanging="720"/>
        <w:rPr>
          <w:noProof/>
        </w:rPr>
      </w:pPr>
      <w:r w:rsidRPr="00074A15">
        <w:rPr>
          <w:noProof/>
        </w:rPr>
        <w:t>25.</w:t>
      </w:r>
      <w:r w:rsidRPr="00074A15">
        <w:rPr>
          <w:noProof/>
        </w:rPr>
        <w:tab/>
        <w:t xml:space="preserve">Yu, G.C. &amp; He, Q.Y. ReactomePA: an R/Bioconductor package for reactome pathway analysis and visualization. </w:t>
      </w:r>
      <w:r w:rsidRPr="00074A15">
        <w:rPr>
          <w:i/>
          <w:noProof/>
        </w:rPr>
        <w:t>Molecular Biosystems</w:t>
      </w:r>
      <w:r w:rsidRPr="00074A15">
        <w:rPr>
          <w:noProof/>
        </w:rPr>
        <w:t xml:space="preserve"> </w:t>
      </w:r>
      <w:r w:rsidRPr="00074A15">
        <w:rPr>
          <w:b/>
          <w:noProof/>
        </w:rPr>
        <w:t>12</w:t>
      </w:r>
      <w:r w:rsidRPr="00074A15">
        <w:rPr>
          <w:noProof/>
        </w:rPr>
        <w:t>, 477-479 (2016).</w:t>
      </w:r>
    </w:p>
    <w:p w14:paraId="1795965F" w14:textId="77777777" w:rsidR="00074A15" w:rsidRPr="00074A15" w:rsidRDefault="00074A15" w:rsidP="00074A15">
      <w:pPr>
        <w:pStyle w:val="EndNoteBibliography"/>
        <w:ind w:left="720" w:hanging="720"/>
        <w:rPr>
          <w:noProof/>
        </w:rPr>
      </w:pPr>
      <w:r w:rsidRPr="00074A15">
        <w:rPr>
          <w:noProof/>
        </w:rPr>
        <w:t>26.</w:t>
      </w:r>
      <w:r w:rsidRPr="00074A15">
        <w:rPr>
          <w:noProof/>
        </w:rPr>
        <w:tab/>
        <w:t>Kumar, B.V.</w:t>
      </w:r>
      <w:r w:rsidRPr="00074A15">
        <w:rPr>
          <w:i/>
          <w:noProof/>
        </w:rPr>
        <w:t xml:space="preserve"> et al.</w:t>
      </w:r>
      <w:r w:rsidRPr="00074A15">
        <w:rPr>
          <w:noProof/>
        </w:rPr>
        <w:t xml:space="preserve"> Human Tissue-Resident Memory T Cells Are Defined by Core Transcriptional and Functional Signatures in Lymphoid and Mucosal Sites. </w:t>
      </w:r>
      <w:r w:rsidRPr="00074A15">
        <w:rPr>
          <w:i/>
          <w:noProof/>
        </w:rPr>
        <w:t>Cell Reports</w:t>
      </w:r>
      <w:r w:rsidRPr="00074A15">
        <w:rPr>
          <w:noProof/>
        </w:rPr>
        <w:t xml:space="preserve"> </w:t>
      </w:r>
      <w:r w:rsidRPr="00074A15">
        <w:rPr>
          <w:b/>
          <w:noProof/>
        </w:rPr>
        <w:t>20</w:t>
      </w:r>
      <w:r w:rsidRPr="00074A15">
        <w:rPr>
          <w:noProof/>
        </w:rPr>
        <w:t>, 2921-2934 (2017).</w:t>
      </w:r>
    </w:p>
    <w:p w14:paraId="50BD7F0F" w14:textId="77777777" w:rsidR="00074A15" w:rsidRPr="00074A15" w:rsidRDefault="00074A15" w:rsidP="00074A15">
      <w:pPr>
        <w:pStyle w:val="EndNoteBibliography"/>
        <w:ind w:left="720" w:hanging="720"/>
        <w:rPr>
          <w:noProof/>
        </w:rPr>
      </w:pPr>
      <w:r w:rsidRPr="00074A15">
        <w:rPr>
          <w:noProof/>
        </w:rPr>
        <w:t>27.</w:t>
      </w:r>
      <w:r w:rsidRPr="00074A15">
        <w:rPr>
          <w:noProof/>
        </w:rPr>
        <w:tab/>
        <w:t>Wherry, E.J.</w:t>
      </w:r>
      <w:r w:rsidRPr="00074A15">
        <w:rPr>
          <w:i/>
          <w:noProof/>
        </w:rPr>
        <w:t xml:space="preserve"> et al.</w:t>
      </w:r>
      <w:r w:rsidRPr="00074A15">
        <w:rPr>
          <w:noProof/>
        </w:rPr>
        <w:t xml:space="preserve"> Molecular signature of CD8(+) T cell exhaustion during chronic viral infection. </w:t>
      </w:r>
      <w:r w:rsidRPr="00074A15">
        <w:rPr>
          <w:i/>
          <w:noProof/>
        </w:rPr>
        <w:t>Immunity</w:t>
      </w:r>
      <w:r w:rsidRPr="00074A15">
        <w:rPr>
          <w:noProof/>
        </w:rPr>
        <w:t xml:space="preserve"> </w:t>
      </w:r>
      <w:r w:rsidRPr="00074A15">
        <w:rPr>
          <w:b/>
          <w:noProof/>
        </w:rPr>
        <w:t>27</w:t>
      </w:r>
      <w:r w:rsidRPr="00074A15">
        <w:rPr>
          <w:noProof/>
        </w:rPr>
        <w:t>, 670-684 (2007).</w:t>
      </w:r>
    </w:p>
    <w:p w14:paraId="58C0C05C" w14:textId="77777777" w:rsidR="00074A15" w:rsidRPr="00074A15" w:rsidRDefault="00074A15" w:rsidP="00074A15">
      <w:pPr>
        <w:pStyle w:val="EndNoteBibliography"/>
        <w:ind w:left="720" w:hanging="720"/>
        <w:rPr>
          <w:noProof/>
        </w:rPr>
      </w:pPr>
      <w:r w:rsidRPr="00074A15">
        <w:rPr>
          <w:noProof/>
        </w:rPr>
        <w:t>28.</w:t>
      </w:r>
      <w:r w:rsidRPr="00074A15">
        <w:rPr>
          <w:noProof/>
        </w:rPr>
        <w:tab/>
        <w:t>Ayers, M.</w:t>
      </w:r>
      <w:r w:rsidRPr="00074A15">
        <w:rPr>
          <w:i/>
          <w:noProof/>
        </w:rPr>
        <w:t xml:space="preserve"> et al.</w:t>
      </w:r>
      <w:r w:rsidRPr="00074A15">
        <w:rPr>
          <w:noProof/>
        </w:rPr>
        <w:t xml:space="preserve"> IFN-gamma-related mRNA profile predicts clinical response to PD-1 blockade. </w:t>
      </w:r>
      <w:r w:rsidRPr="00074A15">
        <w:rPr>
          <w:i/>
          <w:noProof/>
        </w:rPr>
        <w:t>Journal of Clinical Investigation</w:t>
      </w:r>
      <w:r w:rsidRPr="00074A15">
        <w:rPr>
          <w:noProof/>
        </w:rPr>
        <w:t xml:space="preserve"> </w:t>
      </w:r>
      <w:r w:rsidRPr="00074A15">
        <w:rPr>
          <w:b/>
          <w:noProof/>
        </w:rPr>
        <w:t>127</w:t>
      </w:r>
      <w:r w:rsidRPr="00074A15">
        <w:rPr>
          <w:noProof/>
        </w:rPr>
        <w:t>, 2930-2940 (2017).</w:t>
      </w:r>
    </w:p>
    <w:p w14:paraId="58628F63" w14:textId="77777777" w:rsidR="00074A15" w:rsidRPr="00074A15" w:rsidRDefault="00074A15" w:rsidP="00074A15">
      <w:pPr>
        <w:pStyle w:val="EndNoteBibliography"/>
        <w:ind w:left="720" w:hanging="720"/>
        <w:rPr>
          <w:noProof/>
        </w:rPr>
      </w:pPr>
      <w:r w:rsidRPr="00074A15">
        <w:rPr>
          <w:noProof/>
        </w:rPr>
        <w:t>29.</w:t>
      </w:r>
      <w:r w:rsidRPr="00074A15">
        <w:rPr>
          <w:noProof/>
        </w:rPr>
        <w:tab/>
        <w:t xml:space="preserve">Andreatta, M. &amp; Carmona, S.J. UCell: Robust and scalable single-cell gene signature scoring. </w:t>
      </w:r>
      <w:r w:rsidRPr="00074A15">
        <w:rPr>
          <w:i/>
          <w:noProof/>
        </w:rPr>
        <w:t>Computational and Structural Biotechnology Journal</w:t>
      </w:r>
      <w:r w:rsidRPr="00074A15">
        <w:rPr>
          <w:noProof/>
        </w:rPr>
        <w:t xml:space="preserve"> </w:t>
      </w:r>
      <w:r w:rsidRPr="00074A15">
        <w:rPr>
          <w:b/>
          <w:noProof/>
        </w:rPr>
        <w:t>19</w:t>
      </w:r>
      <w:r w:rsidRPr="00074A15">
        <w:rPr>
          <w:noProof/>
        </w:rPr>
        <w:t>, 3796-3798 (2021).</w:t>
      </w:r>
    </w:p>
    <w:p w14:paraId="5B6D5946" w14:textId="25E18972" w:rsidR="00077461" w:rsidRPr="00223FD9" w:rsidRDefault="00077461" w:rsidP="000C2C0B">
      <w:pPr>
        <w:spacing w:line="360" w:lineRule="auto"/>
        <w:rPr>
          <w:rFonts w:ascii="Times New Roman" w:eastAsia="Times New Roman" w:hAnsi="Times New Roman" w:cs="Times New Roman"/>
        </w:rPr>
      </w:pPr>
      <w:r w:rsidRPr="00223FD9">
        <w:rPr>
          <w:rFonts w:ascii="Times New Roman" w:eastAsia="Times New Roman" w:hAnsi="Times New Roman" w:cs="Times New Roman"/>
          <w:b/>
        </w:rPr>
        <w:fldChar w:fldCharType="end"/>
      </w:r>
    </w:p>
    <w:p w14:paraId="34FA5216" w14:textId="5CFBEAC9" w:rsidR="001A0CBF" w:rsidRPr="00223FD9" w:rsidRDefault="001A0CBF" w:rsidP="00DD5BEC">
      <w:pPr>
        <w:rPr>
          <w:rFonts w:ascii="Times New Roman" w:eastAsia="Times New Roman" w:hAnsi="Times New Roman" w:cs="Times New Roman"/>
        </w:rPr>
      </w:pPr>
    </w:p>
    <w:sectPr w:rsidR="001A0CBF" w:rsidRPr="00223FD9" w:rsidSect="00214EBE">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DFAF5" w14:textId="77777777" w:rsidR="00C25D34" w:rsidRDefault="00C25D34" w:rsidP="00214EBE">
      <w:r>
        <w:separator/>
      </w:r>
    </w:p>
  </w:endnote>
  <w:endnote w:type="continuationSeparator" w:id="0">
    <w:p w14:paraId="45EF5E5F" w14:textId="77777777" w:rsidR="00C25D34" w:rsidRDefault="00C25D34" w:rsidP="00214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2542133"/>
      <w:docPartObj>
        <w:docPartGallery w:val="Page Numbers (Bottom of Page)"/>
        <w:docPartUnique/>
      </w:docPartObj>
    </w:sdtPr>
    <w:sdtContent>
      <w:p w14:paraId="2803F865" w14:textId="7B14EC28" w:rsidR="00214EBE" w:rsidRDefault="00214EBE" w:rsidP="0040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D6017D" w14:textId="77777777" w:rsidR="00214EBE" w:rsidRDefault="00214EBE" w:rsidP="00214E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725179"/>
      <w:docPartObj>
        <w:docPartGallery w:val="Page Numbers (Bottom of Page)"/>
        <w:docPartUnique/>
      </w:docPartObj>
    </w:sdtPr>
    <w:sdtContent>
      <w:p w14:paraId="56E8D75C" w14:textId="499B5370" w:rsidR="00214EBE" w:rsidRDefault="00214EBE" w:rsidP="0040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09E6D2" w14:textId="77777777" w:rsidR="00214EBE" w:rsidRDefault="00214EBE" w:rsidP="00214E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CA466" w14:textId="77777777" w:rsidR="00C25D34" w:rsidRDefault="00C25D34" w:rsidP="00214EBE">
      <w:r>
        <w:separator/>
      </w:r>
    </w:p>
  </w:footnote>
  <w:footnote w:type="continuationSeparator" w:id="0">
    <w:p w14:paraId="393C538B" w14:textId="77777777" w:rsidR="00C25D34" w:rsidRDefault="00C25D34" w:rsidP="00214E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AB1566"/>
    <w:multiLevelType w:val="multilevel"/>
    <w:tmpl w:val="35A6A2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4990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rrx9swrw2wafeepsx5rxd82av2z5xz0vst&quot;&gt;CancerResearch&lt;record-ids&gt;&lt;item&gt;10&lt;/item&gt;&lt;item&gt;48&lt;/item&gt;&lt;item&gt;49&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6&lt;/item&gt;&lt;/record-ids&gt;&lt;/item&gt;&lt;/Libraries&gt;"/>
  </w:docVars>
  <w:rsids>
    <w:rsidRoot w:val="006058D2"/>
    <w:rsid w:val="000005C5"/>
    <w:rsid w:val="00000B60"/>
    <w:rsid w:val="00001B0F"/>
    <w:rsid w:val="00001C33"/>
    <w:rsid w:val="00003458"/>
    <w:rsid w:val="00004893"/>
    <w:rsid w:val="00005304"/>
    <w:rsid w:val="0000606D"/>
    <w:rsid w:val="000064F0"/>
    <w:rsid w:val="00006A4E"/>
    <w:rsid w:val="00006DAC"/>
    <w:rsid w:val="00010CEF"/>
    <w:rsid w:val="000112FE"/>
    <w:rsid w:val="00011A16"/>
    <w:rsid w:val="0001236C"/>
    <w:rsid w:val="000144E9"/>
    <w:rsid w:val="0001535C"/>
    <w:rsid w:val="00015DF1"/>
    <w:rsid w:val="000164CB"/>
    <w:rsid w:val="00017534"/>
    <w:rsid w:val="0001768D"/>
    <w:rsid w:val="00017FCA"/>
    <w:rsid w:val="000204AE"/>
    <w:rsid w:val="00021128"/>
    <w:rsid w:val="00021B65"/>
    <w:rsid w:val="00022266"/>
    <w:rsid w:val="00022C3E"/>
    <w:rsid w:val="000239E0"/>
    <w:rsid w:val="00024482"/>
    <w:rsid w:val="00024546"/>
    <w:rsid w:val="00024D3B"/>
    <w:rsid w:val="00024F88"/>
    <w:rsid w:val="0002544E"/>
    <w:rsid w:val="000272A3"/>
    <w:rsid w:val="00027743"/>
    <w:rsid w:val="00027878"/>
    <w:rsid w:val="00030DCE"/>
    <w:rsid w:val="00032711"/>
    <w:rsid w:val="00033305"/>
    <w:rsid w:val="000356EE"/>
    <w:rsid w:val="00036125"/>
    <w:rsid w:val="00036333"/>
    <w:rsid w:val="00036A16"/>
    <w:rsid w:val="0004325B"/>
    <w:rsid w:val="00043457"/>
    <w:rsid w:val="00045876"/>
    <w:rsid w:val="00045FDC"/>
    <w:rsid w:val="000466D1"/>
    <w:rsid w:val="00046C02"/>
    <w:rsid w:val="00050D2F"/>
    <w:rsid w:val="0005161C"/>
    <w:rsid w:val="00052659"/>
    <w:rsid w:val="00055276"/>
    <w:rsid w:val="000606AF"/>
    <w:rsid w:val="000619FE"/>
    <w:rsid w:val="00061FF3"/>
    <w:rsid w:val="0006219B"/>
    <w:rsid w:val="00063289"/>
    <w:rsid w:val="0006354F"/>
    <w:rsid w:val="00065993"/>
    <w:rsid w:val="00065A3D"/>
    <w:rsid w:val="00065F52"/>
    <w:rsid w:val="000664EA"/>
    <w:rsid w:val="00067A06"/>
    <w:rsid w:val="00067E85"/>
    <w:rsid w:val="00072CBE"/>
    <w:rsid w:val="00073B9A"/>
    <w:rsid w:val="00074A15"/>
    <w:rsid w:val="000752A1"/>
    <w:rsid w:val="000760B6"/>
    <w:rsid w:val="0007621B"/>
    <w:rsid w:val="000763A9"/>
    <w:rsid w:val="000764BE"/>
    <w:rsid w:val="00076DC0"/>
    <w:rsid w:val="00077461"/>
    <w:rsid w:val="00081F1E"/>
    <w:rsid w:val="000820B8"/>
    <w:rsid w:val="00084921"/>
    <w:rsid w:val="00085EEC"/>
    <w:rsid w:val="000862FF"/>
    <w:rsid w:val="00086EC9"/>
    <w:rsid w:val="000904E1"/>
    <w:rsid w:val="00093A45"/>
    <w:rsid w:val="00093C69"/>
    <w:rsid w:val="0009549D"/>
    <w:rsid w:val="000A148A"/>
    <w:rsid w:val="000A172E"/>
    <w:rsid w:val="000A2C5C"/>
    <w:rsid w:val="000A3014"/>
    <w:rsid w:val="000A432E"/>
    <w:rsid w:val="000A4E9E"/>
    <w:rsid w:val="000A53ED"/>
    <w:rsid w:val="000A642D"/>
    <w:rsid w:val="000A6BDA"/>
    <w:rsid w:val="000A76D0"/>
    <w:rsid w:val="000B0E42"/>
    <w:rsid w:val="000B1676"/>
    <w:rsid w:val="000B1B3A"/>
    <w:rsid w:val="000B211C"/>
    <w:rsid w:val="000B2916"/>
    <w:rsid w:val="000B40B5"/>
    <w:rsid w:val="000B43D8"/>
    <w:rsid w:val="000B4D4A"/>
    <w:rsid w:val="000B5537"/>
    <w:rsid w:val="000B6B8C"/>
    <w:rsid w:val="000B6C15"/>
    <w:rsid w:val="000B6FD4"/>
    <w:rsid w:val="000B7380"/>
    <w:rsid w:val="000B77C4"/>
    <w:rsid w:val="000C26DA"/>
    <w:rsid w:val="000C2C0B"/>
    <w:rsid w:val="000C4D4A"/>
    <w:rsid w:val="000C6269"/>
    <w:rsid w:val="000C65E3"/>
    <w:rsid w:val="000C6D4B"/>
    <w:rsid w:val="000C70FD"/>
    <w:rsid w:val="000C79A0"/>
    <w:rsid w:val="000D032B"/>
    <w:rsid w:val="000D080C"/>
    <w:rsid w:val="000D1F02"/>
    <w:rsid w:val="000D3D97"/>
    <w:rsid w:val="000D4E4D"/>
    <w:rsid w:val="000D661F"/>
    <w:rsid w:val="000D66E1"/>
    <w:rsid w:val="000E0179"/>
    <w:rsid w:val="000E08C2"/>
    <w:rsid w:val="000E3267"/>
    <w:rsid w:val="000E3E76"/>
    <w:rsid w:val="000E6482"/>
    <w:rsid w:val="000E6824"/>
    <w:rsid w:val="000E6EFB"/>
    <w:rsid w:val="000F2AA0"/>
    <w:rsid w:val="000F322D"/>
    <w:rsid w:val="000F471E"/>
    <w:rsid w:val="000F53F8"/>
    <w:rsid w:val="000F5438"/>
    <w:rsid w:val="000F6146"/>
    <w:rsid w:val="000F6509"/>
    <w:rsid w:val="000F6CFE"/>
    <w:rsid w:val="000F7261"/>
    <w:rsid w:val="000F7939"/>
    <w:rsid w:val="001000BD"/>
    <w:rsid w:val="00100A6F"/>
    <w:rsid w:val="00101C73"/>
    <w:rsid w:val="00102850"/>
    <w:rsid w:val="001057DA"/>
    <w:rsid w:val="00105D44"/>
    <w:rsid w:val="001063AC"/>
    <w:rsid w:val="001066CC"/>
    <w:rsid w:val="00106CF2"/>
    <w:rsid w:val="00107A99"/>
    <w:rsid w:val="001101CA"/>
    <w:rsid w:val="001106C3"/>
    <w:rsid w:val="00110836"/>
    <w:rsid w:val="00110998"/>
    <w:rsid w:val="00110A64"/>
    <w:rsid w:val="0011194D"/>
    <w:rsid w:val="001121D3"/>
    <w:rsid w:val="001123FD"/>
    <w:rsid w:val="0011388E"/>
    <w:rsid w:val="0011413D"/>
    <w:rsid w:val="00114594"/>
    <w:rsid w:val="001149ED"/>
    <w:rsid w:val="00114CF6"/>
    <w:rsid w:val="0011544C"/>
    <w:rsid w:val="00117641"/>
    <w:rsid w:val="0011788A"/>
    <w:rsid w:val="001232D6"/>
    <w:rsid w:val="00124607"/>
    <w:rsid w:val="00125966"/>
    <w:rsid w:val="0013160A"/>
    <w:rsid w:val="00131612"/>
    <w:rsid w:val="00131736"/>
    <w:rsid w:val="00131B0A"/>
    <w:rsid w:val="001330D1"/>
    <w:rsid w:val="00133ACB"/>
    <w:rsid w:val="00134C12"/>
    <w:rsid w:val="001351FA"/>
    <w:rsid w:val="00135351"/>
    <w:rsid w:val="0013569A"/>
    <w:rsid w:val="001364E8"/>
    <w:rsid w:val="001370A3"/>
    <w:rsid w:val="00140758"/>
    <w:rsid w:val="00140FB6"/>
    <w:rsid w:val="00144D08"/>
    <w:rsid w:val="00145B68"/>
    <w:rsid w:val="00146762"/>
    <w:rsid w:val="00147B3B"/>
    <w:rsid w:val="00147FA7"/>
    <w:rsid w:val="001526BE"/>
    <w:rsid w:val="001538A7"/>
    <w:rsid w:val="00153D67"/>
    <w:rsid w:val="00156A83"/>
    <w:rsid w:val="001571FE"/>
    <w:rsid w:val="00157F3E"/>
    <w:rsid w:val="0016014D"/>
    <w:rsid w:val="00160895"/>
    <w:rsid w:val="00160C97"/>
    <w:rsid w:val="00160D1D"/>
    <w:rsid w:val="00161E84"/>
    <w:rsid w:val="001637C8"/>
    <w:rsid w:val="00163974"/>
    <w:rsid w:val="00163C3C"/>
    <w:rsid w:val="00166A39"/>
    <w:rsid w:val="00166CF8"/>
    <w:rsid w:val="00170612"/>
    <w:rsid w:val="00172ADA"/>
    <w:rsid w:val="0017324A"/>
    <w:rsid w:val="00173BE9"/>
    <w:rsid w:val="0017455F"/>
    <w:rsid w:val="00174A86"/>
    <w:rsid w:val="00175C66"/>
    <w:rsid w:val="0017749A"/>
    <w:rsid w:val="00180E08"/>
    <w:rsid w:val="001821D5"/>
    <w:rsid w:val="00182BF6"/>
    <w:rsid w:val="001839BD"/>
    <w:rsid w:val="00184894"/>
    <w:rsid w:val="00184C1A"/>
    <w:rsid w:val="00185217"/>
    <w:rsid w:val="00185E29"/>
    <w:rsid w:val="00185F0C"/>
    <w:rsid w:val="00186A22"/>
    <w:rsid w:val="00187137"/>
    <w:rsid w:val="00190762"/>
    <w:rsid w:val="00191529"/>
    <w:rsid w:val="00192848"/>
    <w:rsid w:val="00192A3E"/>
    <w:rsid w:val="00193578"/>
    <w:rsid w:val="00193ACF"/>
    <w:rsid w:val="00193E93"/>
    <w:rsid w:val="00195595"/>
    <w:rsid w:val="001A0CBF"/>
    <w:rsid w:val="001A18ED"/>
    <w:rsid w:val="001A369D"/>
    <w:rsid w:val="001A4760"/>
    <w:rsid w:val="001A5B5F"/>
    <w:rsid w:val="001A5B80"/>
    <w:rsid w:val="001A661A"/>
    <w:rsid w:val="001A7F84"/>
    <w:rsid w:val="001B0800"/>
    <w:rsid w:val="001B0F3A"/>
    <w:rsid w:val="001B4C04"/>
    <w:rsid w:val="001B5A6D"/>
    <w:rsid w:val="001B61B4"/>
    <w:rsid w:val="001B66A4"/>
    <w:rsid w:val="001B67F9"/>
    <w:rsid w:val="001B6FDD"/>
    <w:rsid w:val="001B70D3"/>
    <w:rsid w:val="001C06D1"/>
    <w:rsid w:val="001C1F09"/>
    <w:rsid w:val="001C457F"/>
    <w:rsid w:val="001C663C"/>
    <w:rsid w:val="001C6928"/>
    <w:rsid w:val="001C7324"/>
    <w:rsid w:val="001D1144"/>
    <w:rsid w:val="001D1517"/>
    <w:rsid w:val="001D1648"/>
    <w:rsid w:val="001D179C"/>
    <w:rsid w:val="001D2077"/>
    <w:rsid w:val="001D614B"/>
    <w:rsid w:val="001D7B4F"/>
    <w:rsid w:val="001E3713"/>
    <w:rsid w:val="001E3D08"/>
    <w:rsid w:val="001E43B8"/>
    <w:rsid w:val="001E4ABB"/>
    <w:rsid w:val="001E527D"/>
    <w:rsid w:val="001E7C0F"/>
    <w:rsid w:val="001E7EBA"/>
    <w:rsid w:val="001F1C69"/>
    <w:rsid w:val="001F2AA4"/>
    <w:rsid w:val="001F3452"/>
    <w:rsid w:val="001F4C5F"/>
    <w:rsid w:val="001F4CB9"/>
    <w:rsid w:val="001F6622"/>
    <w:rsid w:val="001F69FC"/>
    <w:rsid w:val="00200254"/>
    <w:rsid w:val="002003B4"/>
    <w:rsid w:val="00202AA5"/>
    <w:rsid w:val="0020307A"/>
    <w:rsid w:val="00203A55"/>
    <w:rsid w:val="0020495B"/>
    <w:rsid w:val="00205D75"/>
    <w:rsid w:val="00210FD3"/>
    <w:rsid w:val="002124D1"/>
    <w:rsid w:val="002129F0"/>
    <w:rsid w:val="00214EBE"/>
    <w:rsid w:val="0021752F"/>
    <w:rsid w:val="00217763"/>
    <w:rsid w:val="002200C9"/>
    <w:rsid w:val="002207E8"/>
    <w:rsid w:val="002211BD"/>
    <w:rsid w:val="00221435"/>
    <w:rsid w:val="002221C3"/>
    <w:rsid w:val="00223FD9"/>
    <w:rsid w:val="00226128"/>
    <w:rsid w:val="0022641B"/>
    <w:rsid w:val="002266EA"/>
    <w:rsid w:val="00227362"/>
    <w:rsid w:val="00230B46"/>
    <w:rsid w:val="00230B99"/>
    <w:rsid w:val="00230BC5"/>
    <w:rsid w:val="00230C84"/>
    <w:rsid w:val="00230FCE"/>
    <w:rsid w:val="002316CA"/>
    <w:rsid w:val="002321AC"/>
    <w:rsid w:val="002336DE"/>
    <w:rsid w:val="00233C5B"/>
    <w:rsid w:val="00234C2F"/>
    <w:rsid w:val="002353C9"/>
    <w:rsid w:val="00235AA5"/>
    <w:rsid w:val="00236093"/>
    <w:rsid w:val="0023693C"/>
    <w:rsid w:val="00240C65"/>
    <w:rsid w:val="00241072"/>
    <w:rsid w:val="00241524"/>
    <w:rsid w:val="00242295"/>
    <w:rsid w:val="00242C46"/>
    <w:rsid w:val="0024490B"/>
    <w:rsid w:val="00245769"/>
    <w:rsid w:val="00245A22"/>
    <w:rsid w:val="0024653F"/>
    <w:rsid w:val="0025040C"/>
    <w:rsid w:val="00250592"/>
    <w:rsid w:val="00250AE0"/>
    <w:rsid w:val="00250FD2"/>
    <w:rsid w:val="00252E23"/>
    <w:rsid w:val="00254850"/>
    <w:rsid w:val="0025534D"/>
    <w:rsid w:val="00255ECE"/>
    <w:rsid w:val="00256814"/>
    <w:rsid w:val="00256CB2"/>
    <w:rsid w:val="00257593"/>
    <w:rsid w:val="0026043E"/>
    <w:rsid w:val="00260552"/>
    <w:rsid w:val="00261DEF"/>
    <w:rsid w:val="00264436"/>
    <w:rsid w:val="002656E3"/>
    <w:rsid w:val="00265B65"/>
    <w:rsid w:val="00270535"/>
    <w:rsid w:val="00271065"/>
    <w:rsid w:val="00272350"/>
    <w:rsid w:val="00272E37"/>
    <w:rsid w:val="00273360"/>
    <w:rsid w:val="00275C09"/>
    <w:rsid w:val="00276135"/>
    <w:rsid w:val="00276A64"/>
    <w:rsid w:val="00276CD2"/>
    <w:rsid w:val="0027717C"/>
    <w:rsid w:val="0027754D"/>
    <w:rsid w:val="00280076"/>
    <w:rsid w:val="00282CE5"/>
    <w:rsid w:val="00282E63"/>
    <w:rsid w:val="00283921"/>
    <w:rsid w:val="00283E2E"/>
    <w:rsid w:val="002846AD"/>
    <w:rsid w:val="002846AE"/>
    <w:rsid w:val="00284D4E"/>
    <w:rsid w:val="00290F82"/>
    <w:rsid w:val="00291937"/>
    <w:rsid w:val="00291B5B"/>
    <w:rsid w:val="00291F75"/>
    <w:rsid w:val="002921A3"/>
    <w:rsid w:val="00292954"/>
    <w:rsid w:val="00293ED7"/>
    <w:rsid w:val="0029638E"/>
    <w:rsid w:val="00297A32"/>
    <w:rsid w:val="00297F26"/>
    <w:rsid w:val="002A00E2"/>
    <w:rsid w:val="002A05A5"/>
    <w:rsid w:val="002A0AA0"/>
    <w:rsid w:val="002A11EA"/>
    <w:rsid w:val="002A1638"/>
    <w:rsid w:val="002A1641"/>
    <w:rsid w:val="002A2602"/>
    <w:rsid w:val="002A3223"/>
    <w:rsid w:val="002A3EF2"/>
    <w:rsid w:val="002A54BC"/>
    <w:rsid w:val="002A5AC1"/>
    <w:rsid w:val="002A5EA6"/>
    <w:rsid w:val="002A74A1"/>
    <w:rsid w:val="002B1123"/>
    <w:rsid w:val="002B232F"/>
    <w:rsid w:val="002B4432"/>
    <w:rsid w:val="002B577B"/>
    <w:rsid w:val="002B5EAA"/>
    <w:rsid w:val="002B73C9"/>
    <w:rsid w:val="002B7EC6"/>
    <w:rsid w:val="002C0AD3"/>
    <w:rsid w:val="002C2A46"/>
    <w:rsid w:val="002C54FB"/>
    <w:rsid w:val="002C58FB"/>
    <w:rsid w:val="002C69AD"/>
    <w:rsid w:val="002C6CF6"/>
    <w:rsid w:val="002C6D4C"/>
    <w:rsid w:val="002D022F"/>
    <w:rsid w:val="002D208A"/>
    <w:rsid w:val="002D2F22"/>
    <w:rsid w:val="002D3027"/>
    <w:rsid w:val="002D5EDD"/>
    <w:rsid w:val="002D624F"/>
    <w:rsid w:val="002D6A27"/>
    <w:rsid w:val="002D7434"/>
    <w:rsid w:val="002E0363"/>
    <w:rsid w:val="002E4099"/>
    <w:rsid w:val="002E4AC8"/>
    <w:rsid w:val="002E53A6"/>
    <w:rsid w:val="002E7A85"/>
    <w:rsid w:val="002F02E0"/>
    <w:rsid w:val="002F0B74"/>
    <w:rsid w:val="002F121A"/>
    <w:rsid w:val="002F1D69"/>
    <w:rsid w:val="002F20B0"/>
    <w:rsid w:val="002F4945"/>
    <w:rsid w:val="002F6450"/>
    <w:rsid w:val="002F6D64"/>
    <w:rsid w:val="002F6F4E"/>
    <w:rsid w:val="003017A7"/>
    <w:rsid w:val="00301B12"/>
    <w:rsid w:val="00301E74"/>
    <w:rsid w:val="00302F34"/>
    <w:rsid w:val="00304930"/>
    <w:rsid w:val="00305990"/>
    <w:rsid w:val="00305FD0"/>
    <w:rsid w:val="00310B38"/>
    <w:rsid w:val="00312F07"/>
    <w:rsid w:val="00313064"/>
    <w:rsid w:val="00313790"/>
    <w:rsid w:val="00313FAD"/>
    <w:rsid w:val="00315B06"/>
    <w:rsid w:val="00315C51"/>
    <w:rsid w:val="0031622F"/>
    <w:rsid w:val="00316CCA"/>
    <w:rsid w:val="003207DF"/>
    <w:rsid w:val="00320DB3"/>
    <w:rsid w:val="0032275D"/>
    <w:rsid w:val="00322F1B"/>
    <w:rsid w:val="0032363F"/>
    <w:rsid w:val="00323FE4"/>
    <w:rsid w:val="003259DC"/>
    <w:rsid w:val="00325BCF"/>
    <w:rsid w:val="00327E75"/>
    <w:rsid w:val="00331AF7"/>
    <w:rsid w:val="003325AE"/>
    <w:rsid w:val="003328BC"/>
    <w:rsid w:val="003335F8"/>
    <w:rsid w:val="00334B5F"/>
    <w:rsid w:val="00335C3A"/>
    <w:rsid w:val="0033726F"/>
    <w:rsid w:val="003402B5"/>
    <w:rsid w:val="0034117D"/>
    <w:rsid w:val="00341761"/>
    <w:rsid w:val="00342D1B"/>
    <w:rsid w:val="00343E72"/>
    <w:rsid w:val="00346D57"/>
    <w:rsid w:val="00346DE4"/>
    <w:rsid w:val="00347BAE"/>
    <w:rsid w:val="00347F56"/>
    <w:rsid w:val="00350445"/>
    <w:rsid w:val="00350793"/>
    <w:rsid w:val="00351087"/>
    <w:rsid w:val="00351D31"/>
    <w:rsid w:val="00352417"/>
    <w:rsid w:val="003547AC"/>
    <w:rsid w:val="00354878"/>
    <w:rsid w:val="0035508C"/>
    <w:rsid w:val="003557BB"/>
    <w:rsid w:val="00355DB1"/>
    <w:rsid w:val="003563D2"/>
    <w:rsid w:val="0035695F"/>
    <w:rsid w:val="00361673"/>
    <w:rsid w:val="003633AF"/>
    <w:rsid w:val="00364066"/>
    <w:rsid w:val="003646E3"/>
    <w:rsid w:val="003652D2"/>
    <w:rsid w:val="00365CD3"/>
    <w:rsid w:val="00366694"/>
    <w:rsid w:val="00367FEE"/>
    <w:rsid w:val="00372B17"/>
    <w:rsid w:val="00374360"/>
    <w:rsid w:val="0037461D"/>
    <w:rsid w:val="003808E7"/>
    <w:rsid w:val="003823F4"/>
    <w:rsid w:val="00382C44"/>
    <w:rsid w:val="00383480"/>
    <w:rsid w:val="00383F56"/>
    <w:rsid w:val="0038482F"/>
    <w:rsid w:val="00385A68"/>
    <w:rsid w:val="00385C83"/>
    <w:rsid w:val="00385E01"/>
    <w:rsid w:val="003867FD"/>
    <w:rsid w:val="00390570"/>
    <w:rsid w:val="003906A2"/>
    <w:rsid w:val="00390B4D"/>
    <w:rsid w:val="0039171F"/>
    <w:rsid w:val="00392DB4"/>
    <w:rsid w:val="00393563"/>
    <w:rsid w:val="00393737"/>
    <w:rsid w:val="00394DB4"/>
    <w:rsid w:val="00395244"/>
    <w:rsid w:val="003956AB"/>
    <w:rsid w:val="00395FE9"/>
    <w:rsid w:val="00396306"/>
    <w:rsid w:val="003976D7"/>
    <w:rsid w:val="003A0AA4"/>
    <w:rsid w:val="003A2612"/>
    <w:rsid w:val="003A2C94"/>
    <w:rsid w:val="003A3CD9"/>
    <w:rsid w:val="003A6505"/>
    <w:rsid w:val="003A6B0D"/>
    <w:rsid w:val="003A6F77"/>
    <w:rsid w:val="003A7852"/>
    <w:rsid w:val="003B0454"/>
    <w:rsid w:val="003B24BF"/>
    <w:rsid w:val="003B37B2"/>
    <w:rsid w:val="003B450D"/>
    <w:rsid w:val="003B51FA"/>
    <w:rsid w:val="003B5A12"/>
    <w:rsid w:val="003B68B1"/>
    <w:rsid w:val="003C22D8"/>
    <w:rsid w:val="003C2800"/>
    <w:rsid w:val="003C2FCD"/>
    <w:rsid w:val="003C45E9"/>
    <w:rsid w:val="003C57A6"/>
    <w:rsid w:val="003C5820"/>
    <w:rsid w:val="003C635B"/>
    <w:rsid w:val="003C6D80"/>
    <w:rsid w:val="003C6DD6"/>
    <w:rsid w:val="003C78A3"/>
    <w:rsid w:val="003C7D88"/>
    <w:rsid w:val="003D4855"/>
    <w:rsid w:val="003D53DB"/>
    <w:rsid w:val="003D55CA"/>
    <w:rsid w:val="003D58F2"/>
    <w:rsid w:val="003D67F8"/>
    <w:rsid w:val="003D7726"/>
    <w:rsid w:val="003D7C47"/>
    <w:rsid w:val="003D7EEB"/>
    <w:rsid w:val="003E01E9"/>
    <w:rsid w:val="003E097F"/>
    <w:rsid w:val="003E15E0"/>
    <w:rsid w:val="003E19EF"/>
    <w:rsid w:val="003E2179"/>
    <w:rsid w:val="003E2ECE"/>
    <w:rsid w:val="003E46B6"/>
    <w:rsid w:val="003E5A25"/>
    <w:rsid w:val="003E7368"/>
    <w:rsid w:val="003E7455"/>
    <w:rsid w:val="003E7ED4"/>
    <w:rsid w:val="003F0A4C"/>
    <w:rsid w:val="003F0A83"/>
    <w:rsid w:val="003F1655"/>
    <w:rsid w:val="003F1A83"/>
    <w:rsid w:val="003F1BDE"/>
    <w:rsid w:val="003F2B70"/>
    <w:rsid w:val="003F3A53"/>
    <w:rsid w:val="003F48EB"/>
    <w:rsid w:val="003F5C22"/>
    <w:rsid w:val="003F642E"/>
    <w:rsid w:val="003F6CF8"/>
    <w:rsid w:val="003F70C2"/>
    <w:rsid w:val="004000F9"/>
    <w:rsid w:val="004014FA"/>
    <w:rsid w:val="00402007"/>
    <w:rsid w:val="00402208"/>
    <w:rsid w:val="00402738"/>
    <w:rsid w:val="00402D7A"/>
    <w:rsid w:val="00406640"/>
    <w:rsid w:val="00406B63"/>
    <w:rsid w:val="004119CA"/>
    <w:rsid w:val="004120A0"/>
    <w:rsid w:val="004121D7"/>
    <w:rsid w:val="004127EB"/>
    <w:rsid w:val="00414794"/>
    <w:rsid w:val="004160E3"/>
    <w:rsid w:val="00416E53"/>
    <w:rsid w:val="0042000F"/>
    <w:rsid w:val="00421EAB"/>
    <w:rsid w:val="00422208"/>
    <w:rsid w:val="00423876"/>
    <w:rsid w:val="0042446E"/>
    <w:rsid w:val="004249CF"/>
    <w:rsid w:val="00425566"/>
    <w:rsid w:val="00427BA4"/>
    <w:rsid w:val="00430178"/>
    <w:rsid w:val="00431C02"/>
    <w:rsid w:val="004338B7"/>
    <w:rsid w:val="00433EB9"/>
    <w:rsid w:val="004360E8"/>
    <w:rsid w:val="004365FF"/>
    <w:rsid w:val="0043661B"/>
    <w:rsid w:val="00436CAE"/>
    <w:rsid w:val="00436E7D"/>
    <w:rsid w:val="00441168"/>
    <w:rsid w:val="0044160F"/>
    <w:rsid w:val="00442B6B"/>
    <w:rsid w:val="00442E71"/>
    <w:rsid w:val="0044301B"/>
    <w:rsid w:val="00443867"/>
    <w:rsid w:val="0044434A"/>
    <w:rsid w:val="00444433"/>
    <w:rsid w:val="004470B9"/>
    <w:rsid w:val="004478EA"/>
    <w:rsid w:val="004501BD"/>
    <w:rsid w:val="00450B7D"/>
    <w:rsid w:val="004517C8"/>
    <w:rsid w:val="004528DA"/>
    <w:rsid w:val="00453425"/>
    <w:rsid w:val="004537E5"/>
    <w:rsid w:val="004537F2"/>
    <w:rsid w:val="00455277"/>
    <w:rsid w:val="00457A3B"/>
    <w:rsid w:val="00457AF8"/>
    <w:rsid w:val="00460448"/>
    <w:rsid w:val="00461872"/>
    <w:rsid w:val="00462F31"/>
    <w:rsid w:val="00463A1E"/>
    <w:rsid w:val="00464A24"/>
    <w:rsid w:val="00464E9F"/>
    <w:rsid w:val="00464FAD"/>
    <w:rsid w:val="00466EC1"/>
    <w:rsid w:val="00466ECE"/>
    <w:rsid w:val="004671D7"/>
    <w:rsid w:val="0046722D"/>
    <w:rsid w:val="004677B4"/>
    <w:rsid w:val="004678C8"/>
    <w:rsid w:val="00467BDC"/>
    <w:rsid w:val="004727AC"/>
    <w:rsid w:val="00480550"/>
    <w:rsid w:val="00481790"/>
    <w:rsid w:val="00481B37"/>
    <w:rsid w:val="004831A8"/>
    <w:rsid w:val="00483CB2"/>
    <w:rsid w:val="004852A4"/>
    <w:rsid w:val="00485CAF"/>
    <w:rsid w:val="00485CB7"/>
    <w:rsid w:val="004902AA"/>
    <w:rsid w:val="004908CE"/>
    <w:rsid w:val="00492041"/>
    <w:rsid w:val="00493B9E"/>
    <w:rsid w:val="00493E57"/>
    <w:rsid w:val="00494B9A"/>
    <w:rsid w:val="00497AB0"/>
    <w:rsid w:val="00497DC1"/>
    <w:rsid w:val="004A04B5"/>
    <w:rsid w:val="004A06AE"/>
    <w:rsid w:val="004A0F93"/>
    <w:rsid w:val="004A3BA8"/>
    <w:rsid w:val="004A40D5"/>
    <w:rsid w:val="004A58A1"/>
    <w:rsid w:val="004A6832"/>
    <w:rsid w:val="004A7D48"/>
    <w:rsid w:val="004B17F1"/>
    <w:rsid w:val="004B2114"/>
    <w:rsid w:val="004B29DC"/>
    <w:rsid w:val="004B3341"/>
    <w:rsid w:val="004B3746"/>
    <w:rsid w:val="004B3F96"/>
    <w:rsid w:val="004B4486"/>
    <w:rsid w:val="004B6EF0"/>
    <w:rsid w:val="004B70BB"/>
    <w:rsid w:val="004C0D7C"/>
    <w:rsid w:val="004C341D"/>
    <w:rsid w:val="004C3A64"/>
    <w:rsid w:val="004C3C15"/>
    <w:rsid w:val="004C511D"/>
    <w:rsid w:val="004C51B5"/>
    <w:rsid w:val="004C5464"/>
    <w:rsid w:val="004C576B"/>
    <w:rsid w:val="004C77FC"/>
    <w:rsid w:val="004C7A5F"/>
    <w:rsid w:val="004C7A60"/>
    <w:rsid w:val="004D0A42"/>
    <w:rsid w:val="004D1C6F"/>
    <w:rsid w:val="004D1DA1"/>
    <w:rsid w:val="004D442E"/>
    <w:rsid w:val="004D57D3"/>
    <w:rsid w:val="004D6353"/>
    <w:rsid w:val="004D6F91"/>
    <w:rsid w:val="004E1582"/>
    <w:rsid w:val="004E2D12"/>
    <w:rsid w:val="004E545D"/>
    <w:rsid w:val="004E5E67"/>
    <w:rsid w:val="004F12A4"/>
    <w:rsid w:val="004F19F8"/>
    <w:rsid w:val="004F1B75"/>
    <w:rsid w:val="004F6590"/>
    <w:rsid w:val="00500408"/>
    <w:rsid w:val="0050045C"/>
    <w:rsid w:val="00505178"/>
    <w:rsid w:val="005070F1"/>
    <w:rsid w:val="005072D9"/>
    <w:rsid w:val="00510CB4"/>
    <w:rsid w:val="00511807"/>
    <w:rsid w:val="0051395B"/>
    <w:rsid w:val="005155C1"/>
    <w:rsid w:val="00516178"/>
    <w:rsid w:val="00516843"/>
    <w:rsid w:val="00516F20"/>
    <w:rsid w:val="00520494"/>
    <w:rsid w:val="0052092A"/>
    <w:rsid w:val="005231B0"/>
    <w:rsid w:val="00523B20"/>
    <w:rsid w:val="00525055"/>
    <w:rsid w:val="00526AD8"/>
    <w:rsid w:val="00526FF3"/>
    <w:rsid w:val="005273CA"/>
    <w:rsid w:val="00530283"/>
    <w:rsid w:val="00530C47"/>
    <w:rsid w:val="00531E30"/>
    <w:rsid w:val="005330BF"/>
    <w:rsid w:val="005335B6"/>
    <w:rsid w:val="00533CD2"/>
    <w:rsid w:val="00533E7F"/>
    <w:rsid w:val="00534A93"/>
    <w:rsid w:val="00534CE2"/>
    <w:rsid w:val="005353EB"/>
    <w:rsid w:val="0053554B"/>
    <w:rsid w:val="005369DB"/>
    <w:rsid w:val="0054074B"/>
    <w:rsid w:val="00540D93"/>
    <w:rsid w:val="00541CBC"/>
    <w:rsid w:val="00541F93"/>
    <w:rsid w:val="005462F6"/>
    <w:rsid w:val="0055027B"/>
    <w:rsid w:val="005510E0"/>
    <w:rsid w:val="005530B0"/>
    <w:rsid w:val="005549B4"/>
    <w:rsid w:val="00554EA5"/>
    <w:rsid w:val="0055511B"/>
    <w:rsid w:val="005561E0"/>
    <w:rsid w:val="00557980"/>
    <w:rsid w:val="00560B1E"/>
    <w:rsid w:val="0056222B"/>
    <w:rsid w:val="00566B2B"/>
    <w:rsid w:val="0056766B"/>
    <w:rsid w:val="005677A3"/>
    <w:rsid w:val="00571534"/>
    <w:rsid w:val="0057227A"/>
    <w:rsid w:val="005722F7"/>
    <w:rsid w:val="00572FD9"/>
    <w:rsid w:val="00575D74"/>
    <w:rsid w:val="00575D8F"/>
    <w:rsid w:val="00576660"/>
    <w:rsid w:val="0057684D"/>
    <w:rsid w:val="005768E5"/>
    <w:rsid w:val="00577720"/>
    <w:rsid w:val="005811A1"/>
    <w:rsid w:val="00581487"/>
    <w:rsid w:val="0058273F"/>
    <w:rsid w:val="00584823"/>
    <w:rsid w:val="005851FF"/>
    <w:rsid w:val="005858A1"/>
    <w:rsid w:val="00587662"/>
    <w:rsid w:val="00587F4E"/>
    <w:rsid w:val="00590490"/>
    <w:rsid w:val="0059100E"/>
    <w:rsid w:val="00591A09"/>
    <w:rsid w:val="0059316C"/>
    <w:rsid w:val="00593A81"/>
    <w:rsid w:val="005966B8"/>
    <w:rsid w:val="00596F77"/>
    <w:rsid w:val="005972FD"/>
    <w:rsid w:val="00597590"/>
    <w:rsid w:val="005A0232"/>
    <w:rsid w:val="005A0A09"/>
    <w:rsid w:val="005A3EFF"/>
    <w:rsid w:val="005A4B6D"/>
    <w:rsid w:val="005A5761"/>
    <w:rsid w:val="005A675D"/>
    <w:rsid w:val="005A7800"/>
    <w:rsid w:val="005A7CB4"/>
    <w:rsid w:val="005B1966"/>
    <w:rsid w:val="005B326B"/>
    <w:rsid w:val="005B3932"/>
    <w:rsid w:val="005B3A9E"/>
    <w:rsid w:val="005B3BEA"/>
    <w:rsid w:val="005B3CA3"/>
    <w:rsid w:val="005B4CFE"/>
    <w:rsid w:val="005B4ECB"/>
    <w:rsid w:val="005B5513"/>
    <w:rsid w:val="005B6969"/>
    <w:rsid w:val="005B6A7D"/>
    <w:rsid w:val="005B6BC3"/>
    <w:rsid w:val="005B7456"/>
    <w:rsid w:val="005B7F34"/>
    <w:rsid w:val="005C0A45"/>
    <w:rsid w:val="005C0E2F"/>
    <w:rsid w:val="005C0FD1"/>
    <w:rsid w:val="005C1E82"/>
    <w:rsid w:val="005C277A"/>
    <w:rsid w:val="005C2CFD"/>
    <w:rsid w:val="005C338A"/>
    <w:rsid w:val="005C33B1"/>
    <w:rsid w:val="005C3C75"/>
    <w:rsid w:val="005C3DEB"/>
    <w:rsid w:val="005C4B88"/>
    <w:rsid w:val="005C58E9"/>
    <w:rsid w:val="005D0C70"/>
    <w:rsid w:val="005D137F"/>
    <w:rsid w:val="005D3908"/>
    <w:rsid w:val="005D63D0"/>
    <w:rsid w:val="005D6A0C"/>
    <w:rsid w:val="005D6B8B"/>
    <w:rsid w:val="005D73ED"/>
    <w:rsid w:val="005E0600"/>
    <w:rsid w:val="005E2AF6"/>
    <w:rsid w:val="005E2FDF"/>
    <w:rsid w:val="005E3657"/>
    <w:rsid w:val="005E440F"/>
    <w:rsid w:val="005E4EE5"/>
    <w:rsid w:val="005E7099"/>
    <w:rsid w:val="005E7A8C"/>
    <w:rsid w:val="005F3889"/>
    <w:rsid w:val="005F3CBA"/>
    <w:rsid w:val="005F50A9"/>
    <w:rsid w:val="005F54C9"/>
    <w:rsid w:val="005F61F4"/>
    <w:rsid w:val="005F6AD9"/>
    <w:rsid w:val="006007D8"/>
    <w:rsid w:val="00600A10"/>
    <w:rsid w:val="006019EB"/>
    <w:rsid w:val="006058D2"/>
    <w:rsid w:val="006073EE"/>
    <w:rsid w:val="006076E3"/>
    <w:rsid w:val="006109A5"/>
    <w:rsid w:val="00611CB3"/>
    <w:rsid w:val="006129E1"/>
    <w:rsid w:val="006135E3"/>
    <w:rsid w:val="00613DC3"/>
    <w:rsid w:val="00614549"/>
    <w:rsid w:val="00615D82"/>
    <w:rsid w:val="00616085"/>
    <w:rsid w:val="00620E51"/>
    <w:rsid w:val="00621C0F"/>
    <w:rsid w:val="00621EA4"/>
    <w:rsid w:val="0062229B"/>
    <w:rsid w:val="006227C6"/>
    <w:rsid w:val="00622CF0"/>
    <w:rsid w:val="00623105"/>
    <w:rsid w:val="00623AB3"/>
    <w:rsid w:val="00627833"/>
    <w:rsid w:val="00631C9B"/>
    <w:rsid w:val="0063384D"/>
    <w:rsid w:val="00633CB3"/>
    <w:rsid w:val="006352B2"/>
    <w:rsid w:val="006352DA"/>
    <w:rsid w:val="006411BF"/>
    <w:rsid w:val="0064257C"/>
    <w:rsid w:val="006437D9"/>
    <w:rsid w:val="00643AB1"/>
    <w:rsid w:val="006443F3"/>
    <w:rsid w:val="00645FFD"/>
    <w:rsid w:val="00646862"/>
    <w:rsid w:val="00646B17"/>
    <w:rsid w:val="00647D0B"/>
    <w:rsid w:val="00651583"/>
    <w:rsid w:val="00651794"/>
    <w:rsid w:val="00652288"/>
    <w:rsid w:val="00653AD7"/>
    <w:rsid w:val="006543D1"/>
    <w:rsid w:val="0065479C"/>
    <w:rsid w:val="0065532B"/>
    <w:rsid w:val="00655519"/>
    <w:rsid w:val="006555EB"/>
    <w:rsid w:val="00655A05"/>
    <w:rsid w:val="00655F6E"/>
    <w:rsid w:val="00660058"/>
    <w:rsid w:val="00660B1F"/>
    <w:rsid w:val="00661EF0"/>
    <w:rsid w:val="0066221B"/>
    <w:rsid w:val="006630F0"/>
    <w:rsid w:val="00663E91"/>
    <w:rsid w:val="0066530B"/>
    <w:rsid w:val="006654FB"/>
    <w:rsid w:val="00667829"/>
    <w:rsid w:val="006700D2"/>
    <w:rsid w:val="006701E9"/>
    <w:rsid w:val="0067301A"/>
    <w:rsid w:val="00673754"/>
    <w:rsid w:val="006738D4"/>
    <w:rsid w:val="00673A61"/>
    <w:rsid w:val="0068093A"/>
    <w:rsid w:val="00681EC9"/>
    <w:rsid w:val="00682E80"/>
    <w:rsid w:val="00684D12"/>
    <w:rsid w:val="00685DAE"/>
    <w:rsid w:val="00687576"/>
    <w:rsid w:val="006942B1"/>
    <w:rsid w:val="0069482D"/>
    <w:rsid w:val="00694FD0"/>
    <w:rsid w:val="00695304"/>
    <w:rsid w:val="006953D0"/>
    <w:rsid w:val="00695A07"/>
    <w:rsid w:val="00695E0C"/>
    <w:rsid w:val="006961D5"/>
    <w:rsid w:val="00697ABE"/>
    <w:rsid w:val="006A2995"/>
    <w:rsid w:val="006A2AFE"/>
    <w:rsid w:val="006A3144"/>
    <w:rsid w:val="006A3C19"/>
    <w:rsid w:val="006A4DAF"/>
    <w:rsid w:val="006A6D92"/>
    <w:rsid w:val="006A6EB0"/>
    <w:rsid w:val="006A7CFA"/>
    <w:rsid w:val="006B01A0"/>
    <w:rsid w:val="006B3DA7"/>
    <w:rsid w:val="006B42AF"/>
    <w:rsid w:val="006B56B1"/>
    <w:rsid w:val="006B57D3"/>
    <w:rsid w:val="006B5F17"/>
    <w:rsid w:val="006B70CC"/>
    <w:rsid w:val="006B741A"/>
    <w:rsid w:val="006B74AC"/>
    <w:rsid w:val="006B7800"/>
    <w:rsid w:val="006C0F69"/>
    <w:rsid w:val="006C2079"/>
    <w:rsid w:val="006C283D"/>
    <w:rsid w:val="006C3C82"/>
    <w:rsid w:val="006C6895"/>
    <w:rsid w:val="006C69E6"/>
    <w:rsid w:val="006C7D16"/>
    <w:rsid w:val="006C7FDD"/>
    <w:rsid w:val="006D0227"/>
    <w:rsid w:val="006D0340"/>
    <w:rsid w:val="006D1DB4"/>
    <w:rsid w:val="006D2062"/>
    <w:rsid w:val="006D35B8"/>
    <w:rsid w:val="006D5219"/>
    <w:rsid w:val="006D6130"/>
    <w:rsid w:val="006D7657"/>
    <w:rsid w:val="006D795E"/>
    <w:rsid w:val="006E0317"/>
    <w:rsid w:val="006E1777"/>
    <w:rsid w:val="006E2EDB"/>
    <w:rsid w:val="006E3AAA"/>
    <w:rsid w:val="006E3EE2"/>
    <w:rsid w:val="006E442C"/>
    <w:rsid w:val="006E4684"/>
    <w:rsid w:val="006E4F3D"/>
    <w:rsid w:val="006E58B7"/>
    <w:rsid w:val="006E736D"/>
    <w:rsid w:val="006E7B3B"/>
    <w:rsid w:val="006F1143"/>
    <w:rsid w:val="006F11B5"/>
    <w:rsid w:val="006F3ABC"/>
    <w:rsid w:val="006F410B"/>
    <w:rsid w:val="006F43EC"/>
    <w:rsid w:val="006F459C"/>
    <w:rsid w:val="006F4A7E"/>
    <w:rsid w:val="006F67CD"/>
    <w:rsid w:val="006F7049"/>
    <w:rsid w:val="006F735F"/>
    <w:rsid w:val="006F7B83"/>
    <w:rsid w:val="00700309"/>
    <w:rsid w:val="007047BB"/>
    <w:rsid w:val="00706803"/>
    <w:rsid w:val="00706C05"/>
    <w:rsid w:val="00710B60"/>
    <w:rsid w:val="007110E3"/>
    <w:rsid w:val="007112B0"/>
    <w:rsid w:val="00712100"/>
    <w:rsid w:val="007157BF"/>
    <w:rsid w:val="00716E48"/>
    <w:rsid w:val="00717ECF"/>
    <w:rsid w:val="00720107"/>
    <w:rsid w:val="00721E7C"/>
    <w:rsid w:val="00722420"/>
    <w:rsid w:val="00723C37"/>
    <w:rsid w:val="00723FF4"/>
    <w:rsid w:val="007243A6"/>
    <w:rsid w:val="007253A6"/>
    <w:rsid w:val="0072783D"/>
    <w:rsid w:val="00727F58"/>
    <w:rsid w:val="00731DD8"/>
    <w:rsid w:val="007326D5"/>
    <w:rsid w:val="00733E28"/>
    <w:rsid w:val="00736BC9"/>
    <w:rsid w:val="00737717"/>
    <w:rsid w:val="00740409"/>
    <w:rsid w:val="00740AC7"/>
    <w:rsid w:val="0074193A"/>
    <w:rsid w:val="00741A24"/>
    <w:rsid w:val="007428F9"/>
    <w:rsid w:val="00742E47"/>
    <w:rsid w:val="0074460F"/>
    <w:rsid w:val="00744F66"/>
    <w:rsid w:val="00746123"/>
    <w:rsid w:val="007461C2"/>
    <w:rsid w:val="007464DB"/>
    <w:rsid w:val="00746907"/>
    <w:rsid w:val="007515F7"/>
    <w:rsid w:val="007520C3"/>
    <w:rsid w:val="00754AFD"/>
    <w:rsid w:val="007567D6"/>
    <w:rsid w:val="0075777C"/>
    <w:rsid w:val="00757B86"/>
    <w:rsid w:val="00757BAF"/>
    <w:rsid w:val="00757F9F"/>
    <w:rsid w:val="0076031E"/>
    <w:rsid w:val="0076117E"/>
    <w:rsid w:val="00761C05"/>
    <w:rsid w:val="00762EB2"/>
    <w:rsid w:val="007639CC"/>
    <w:rsid w:val="0076461B"/>
    <w:rsid w:val="0076502B"/>
    <w:rsid w:val="00765390"/>
    <w:rsid w:val="00765E3D"/>
    <w:rsid w:val="0077014B"/>
    <w:rsid w:val="007701D8"/>
    <w:rsid w:val="00770393"/>
    <w:rsid w:val="00770EE7"/>
    <w:rsid w:val="00771026"/>
    <w:rsid w:val="00771166"/>
    <w:rsid w:val="007735FA"/>
    <w:rsid w:val="00773C9E"/>
    <w:rsid w:val="00775187"/>
    <w:rsid w:val="00776142"/>
    <w:rsid w:val="00776FD9"/>
    <w:rsid w:val="00777038"/>
    <w:rsid w:val="00777826"/>
    <w:rsid w:val="00777F19"/>
    <w:rsid w:val="00780C61"/>
    <w:rsid w:val="0078286F"/>
    <w:rsid w:val="00782C22"/>
    <w:rsid w:val="00782C96"/>
    <w:rsid w:val="00782F77"/>
    <w:rsid w:val="00783D53"/>
    <w:rsid w:val="00783DE1"/>
    <w:rsid w:val="00784544"/>
    <w:rsid w:val="007856AD"/>
    <w:rsid w:val="00785CE5"/>
    <w:rsid w:val="007866F4"/>
    <w:rsid w:val="00787D9F"/>
    <w:rsid w:val="00790E6E"/>
    <w:rsid w:val="00792F06"/>
    <w:rsid w:val="007938B5"/>
    <w:rsid w:val="007944F0"/>
    <w:rsid w:val="0079451E"/>
    <w:rsid w:val="00794AED"/>
    <w:rsid w:val="00794DFF"/>
    <w:rsid w:val="007958F1"/>
    <w:rsid w:val="0079660A"/>
    <w:rsid w:val="00797940"/>
    <w:rsid w:val="007A09C3"/>
    <w:rsid w:val="007A13FF"/>
    <w:rsid w:val="007A1975"/>
    <w:rsid w:val="007A1C2C"/>
    <w:rsid w:val="007A225F"/>
    <w:rsid w:val="007A22AE"/>
    <w:rsid w:val="007A2317"/>
    <w:rsid w:val="007A3612"/>
    <w:rsid w:val="007A46E1"/>
    <w:rsid w:val="007A5205"/>
    <w:rsid w:val="007A5B23"/>
    <w:rsid w:val="007A7270"/>
    <w:rsid w:val="007A7704"/>
    <w:rsid w:val="007B0E87"/>
    <w:rsid w:val="007B1423"/>
    <w:rsid w:val="007B20DC"/>
    <w:rsid w:val="007B3308"/>
    <w:rsid w:val="007B3750"/>
    <w:rsid w:val="007B4A84"/>
    <w:rsid w:val="007B51ED"/>
    <w:rsid w:val="007B5AED"/>
    <w:rsid w:val="007B75F1"/>
    <w:rsid w:val="007B7D87"/>
    <w:rsid w:val="007C2EF1"/>
    <w:rsid w:val="007C3E0F"/>
    <w:rsid w:val="007C4EFC"/>
    <w:rsid w:val="007C56C2"/>
    <w:rsid w:val="007C5784"/>
    <w:rsid w:val="007C64EC"/>
    <w:rsid w:val="007C659A"/>
    <w:rsid w:val="007C6C6C"/>
    <w:rsid w:val="007C6C82"/>
    <w:rsid w:val="007C6D06"/>
    <w:rsid w:val="007C797D"/>
    <w:rsid w:val="007D167E"/>
    <w:rsid w:val="007D17B2"/>
    <w:rsid w:val="007D2A11"/>
    <w:rsid w:val="007D3B32"/>
    <w:rsid w:val="007D4202"/>
    <w:rsid w:val="007D4F18"/>
    <w:rsid w:val="007D7237"/>
    <w:rsid w:val="007D74EB"/>
    <w:rsid w:val="007D760F"/>
    <w:rsid w:val="007E1DD2"/>
    <w:rsid w:val="007E33BC"/>
    <w:rsid w:val="007E4C0C"/>
    <w:rsid w:val="007E57E4"/>
    <w:rsid w:val="007E6E14"/>
    <w:rsid w:val="007F12AF"/>
    <w:rsid w:val="007F2334"/>
    <w:rsid w:val="007F3935"/>
    <w:rsid w:val="007F50CC"/>
    <w:rsid w:val="007F5AB5"/>
    <w:rsid w:val="007F5F19"/>
    <w:rsid w:val="007F60CA"/>
    <w:rsid w:val="007F6277"/>
    <w:rsid w:val="007F7342"/>
    <w:rsid w:val="007F787E"/>
    <w:rsid w:val="007F7C02"/>
    <w:rsid w:val="008047D3"/>
    <w:rsid w:val="00805046"/>
    <w:rsid w:val="008050DA"/>
    <w:rsid w:val="008051AF"/>
    <w:rsid w:val="008053E8"/>
    <w:rsid w:val="00810C03"/>
    <w:rsid w:val="00812C47"/>
    <w:rsid w:val="00812DE1"/>
    <w:rsid w:val="00812FF7"/>
    <w:rsid w:val="00815A10"/>
    <w:rsid w:val="008162C5"/>
    <w:rsid w:val="00816723"/>
    <w:rsid w:val="00816C8E"/>
    <w:rsid w:val="00817A74"/>
    <w:rsid w:val="00820830"/>
    <w:rsid w:val="00820B68"/>
    <w:rsid w:val="008217D4"/>
    <w:rsid w:val="008233B9"/>
    <w:rsid w:val="00825CA9"/>
    <w:rsid w:val="00826DEB"/>
    <w:rsid w:val="00827C3A"/>
    <w:rsid w:val="008301D7"/>
    <w:rsid w:val="008305A5"/>
    <w:rsid w:val="008305C6"/>
    <w:rsid w:val="00830894"/>
    <w:rsid w:val="00830D4C"/>
    <w:rsid w:val="0083294D"/>
    <w:rsid w:val="008341F6"/>
    <w:rsid w:val="00834543"/>
    <w:rsid w:val="00834F8B"/>
    <w:rsid w:val="00835F92"/>
    <w:rsid w:val="00836335"/>
    <w:rsid w:val="008371EF"/>
    <w:rsid w:val="00837EA9"/>
    <w:rsid w:val="0084009B"/>
    <w:rsid w:val="008406AB"/>
    <w:rsid w:val="0084209B"/>
    <w:rsid w:val="00844880"/>
    <w:rsid w:val="00844A6E"/>
    <w:rsid w:val="00846CB6"/>
    <w:rsid w:val="00846DF7"/>
    <w:rsid w:val="00847410"/>
    <w:rsid w:val="00847DDF"/>
    <w:rsid w:val="00847F48"/>
    <w:rsid w:val="008511E4"/>
    <w:rsid w:val="00851739"/>
    <w:rsid w:val="008523B8"/>
    <w:rsid w:val="0085325B"/>
    <w:rsid w:val="0085344C"/>
    <w:rsid w:val="00853A54"/>
    <w:rsid w:val="00853CD5"/>
    <w:rsid w:val="00853D44"/>
    <w:rsid w:val="00853FF6"/>
    <w:rsid w:val="00854A36"/>
    <w:rsid w:val="0085506C"/>
    <w:rsid w:val="008559AD"/>
    <w:rsid w:val="00855D6B"/>
    <w:rsid w:val="00855F9E"/>
    <w:rsid w:val="008566A5"/>
    <w:rsid w:val="00857F1F"/>
    <w:rsid w:val="00857F9C"/>
    <w:rsid w:val="0086032B"/>
    <w:rsid w:val="00861118"/>
    <w:rsid w:val="00861A0E"/>
    <w:rsid w:val="00861A78"/>
    <w:rsid w:val="00861E45"/>
    <w:rsid w:val="0086309F"/>
    <w:rsid w:val="00863E32"/>
    <w:rsid w:val="00864091"/>
    <w:rsid w:val="00864282"/>
    <w:rsid w:val="008659FB"/>
    <w:rsid w:val="00870666"/>
    <w:rsid w:val="008714EB"/>
    <w:rsid w:val="0087150C"/>
    <w:rsid w:val="00873E2E"/>
    <w:rsid w:val="0087500A"/>
    <w:rsid w:val="00875049"/>
    <w:rsid w:val="00875240"/>
    <w:rsid w:val="00875641"/>
    <w:rsid w:val="00880208"/>
    <w:rsid w:val="008802E5"/>
    <w:rsid w:val="008805F5"/>
    <w:rsid w:val="00880826"/>
    <w:rsid w:val="00881AE9"/>
    <w:rsid w:val="00881D32"/>
    <w:rsid w:val="00882063"/>
    <w:rsid w:val="008823F3"/>
    <w:rsid w:val="008841D9"/>
    <w:rsid w:val="00884978"/>
    <w:rsid w:val="00885767"/>
    <w:rsid w:val="008859AC"/>
    <w:rsid w:val="0088642B"/>
    <w:rsid w:val="0088670D"/>
    <w:rsid w:val="00892D6A"/>
    <w:rsid w:val="00895213"/>
    <w:rsid w:val="008976B9"/>
    <w:rsid w:val="008978BA"/>
    <w:rsid w:val="008A0BEB"/>
    <w:rsid w:val="008A0E55"/>
    <w:rsid w:val="008A1EF2"/>
    <w:rsid w:val="008A51FB"/>
    <w:rsid w:val="008A5A1C"/>
    <w:rsid w:val="008A77DB"/>
    <w:rsid w:val="008A7EF4"/>
    <w:rsid w:val="008B076E"/>
    <w:rsid w:val="008B0B36"/>
    <w:rsid w:val="008B0BCD"/>
    <w:rsid w:val="008B2691"/>
    <w:rsid w:val="008B2BB7"/>
    <w:rsid w:val="008B2D02"/>
    <w:rsid w:val="008B2E61"/>
    <w:rsid w:val="008B2FB4"/>
    <w:rsid w:val="008B3423"/>
    <w:rsid w:val="008B46AD"/>
    <w:rsid w:val="008B5228"/>
    <w:rsid w:val="008B5E47"/>
    <w:rsid w:val="008B6179"/>
    <w:rsid w:val="008B7C4B"/>
    <w:rsid w:val="008B7D28"/>
    <w:rsid w:val="008B7E2F"/>
    <w:rsid w:val="008C0619"/>
    <w:rsid w:val="008C17A9"/>
    <w:rsid w:val="008C2C4D"/>
    <w:rsid w:val="008C2EF8"/>
    <w:rsid w:val="008C2FA8"/>
    <w:rsid w:val="008C30F4"/>
    <w:rsid w:val="008C46EE"/>
    <w:rsid w:val="008C4D89"/>
    <w:rsid w:val="008C5014"/>
    <w:rsid w:val="008C5B4C"/>
    <w:rsid w:val="008C7C93"/>
    <w:rsid w:val="008D029A"/>
    <w:rsid w:val="008D15D2"/>
    <w:rsid w:val="008D1852"/>
    <w:rsid w:val="008D1964"/>
    <w:rsid w:val="008D1CC5"/>
    <w:rsid w:val="008D5D9E"/>
    <w:rsid w:val="008D5FE2"/>
    <w:rsid w:val="008D7768"/>
    <w:rsid w:val="008D7FA4"/>
    <w:rsid w:val="008E082D"/>
    <w:rsid w:val="008E2B4D"/>
    <w:rsid w:val="008E3534"/>
    <w:rsid w:val="008E409A"/>
    <w:rsid w:val="008E4707"/>
    <w:rsid w:val="008E4E42"/>
    <w:rsid w:val="008E4ED4"/>
    <w:rsid w:val="008E5179"/>
    <w:rsid w:val="008E5642"/>
    <w:rsid w:val="008E692E"/>
    <w:rsid w:val="008E7613"/>
    <w:rsid w:val="008F0156"/>
    <w:rsid w:val="008F0912"/>
    <w:rsid w:val="008F278B"/>
    <w:rsid w:val="008F2B85"/>
    <w:rsid w:val="008F31EB"/>
    <w:rsid w:val="008F341A"/>
    <w:rsid w:val="008F4275"/>
    <w:rsid w:val="008F4840"/>
    <w:rsid w:val="008F6224"/>
    <w:rsid w:val="008F7060"/>
    <w:rsid w:val="008F7E1C"/>
    <w:rsid w:val="00901191"/>
    <w:rsid w:val="00901C4B"/>
    <w:rsid w:val="00902AF2"/>
    <w:rsid w:val="009049B2"/>
    <w:rsid w:val="00905AFC"/>
    <w:rsid w:val="00907347"/>
    <w:rsid w:val="009073AD"/>
    <w:rsid w:val="00911993"/>
    <w:rsid w:val="00911F34"/>
    <w:rsid w:val="00912043"/>
    <w:rsid w:val="00913223"/>
    <w:rsid w:val="009132D2"/>
    <w:rsid w:val="009141F3"/>
    <w:rsid w:val="00915430"/>
    <w:rsid w:val="009157E4"/>
    <w:rsid w:val="0091673F"/>
    <w:rsid w:val="00917FCB"/>
    <w:rsid w:val="00920181"/>
    <w:rsid w:val="00920BEB"/>
    <w:rsid w:val="00920C89"/>
    <w:rsid w:val="0092133C"/>
    <w:rsid w:val="00921453"/>
    <w:rsid w:val="00922ED9"/>
    <w:rsid w:val="00922F93"/>
    <w:rsid w:val="009240ED"/>
    <w:rsid w:val="00925B2A"/>
    <w:rsid w:val="009263D2"/>
    <w:rsid w:val="00927728"/>
    <w:rsid w:val="0093122A"/>
    <w:rsid w:val="00931497"/>
    <w:rsid w:val="00932861"/>
    <w:rsid w:val="00933011"/>
    <w:rsid w:val="0093386E"/>
    <w:rsid w:val="00934369"/>
    <w:rsid w:val="00935192"/>
    <w:rsid w:val="00935605"/>
    <w:rsid w:val="00935C86"/>
    <w:rsid w:val="009368D6"/>
    <w:rsid w:val="00936A27"/>
    <w:rsid w:val="00936BB6"/>
    <w:rsid w:val="00937F3B"/>
    <w:rsid w:val="00942639"/>
    <w:rsid w:val="009440AC"/>
    <w:rsid w:val="0094581F"/>
    <w:rsid w:val="00946C53"/>
    <w:rsid w:val="00946E87"/>
    <w:rsid w:val="0094737A"/>
    <w:rsid w:val="009535C1"/>
    <w:rsid w:val="00954B39"/>
    <w:rsid w:val="00955293"/>
    <w:rsid w:val="00957D44"/>
    <w:rsid w:val="00962F0E"/>
    <w:rsid w:val="009630E4"/>
    <w:rsid w:val="00963732"/>
    <w:rsid w:val="00963E1C"/>
    <w:rsid w:val="00964FBD"/>
    <w:rsid w:val="0096774D"/>
    <w:rsid w:val="00971B03"/>
    <w:rsid w:val="00972548"/>
    <w:rsid w:val="0097310A"/>
    <w:rsid w:val="0097311C"/>
    <w:rsid w:val="009740D8"/>
    <w:rsid w:val="009740E5"/>
    <w:rsid w:val="009748C9"/>
    <w:rsid w:val="00974DDC"/>
    <w:rsid w:val="009753E6"/>
    <w:rsid w:val="009804A8"/>
    <w:rsid w:val="00980F7E"/>
    <w:rsid w:val="009819B2"/>
    <w:rsid w:val="00983DA8"/>
    <w:rsid w:val="00986EB7"/>
    <w:rsid w:val="00990185"/>
    <w:rsid w:val="0099068A"/>
    <w:rsid w:val="00991AF4"/>
    <w:rsid w:val="00992A47"/>
    <w:rsid w:val="009933BE"/>
    <w:rsid w:val="00993AED"/>
    <w:rsid w:val="0099499B"/>
    <w:rsid w:val="00995831"/>
    <w:rsid w:val="00996966"/>
    <w:rsid w:val="00996E94"/>
    <w:rsid w:val="009A0DC0"/>
    <w:rsid w:val="009A0ECC"/>
    <w:rsid w:val="009A1157"/>
    <w:rsid w:val="009A125C"/>
    <w:rsid w:val="009A1789"/>
    <w:rsid w:val="009A188F"/>
    <w:rsid w:val="009A3AF3"/>
    <w:rsid w:val="009A3E21"/>
    <w:rsid w:val="009A4034"/>
    <w:rsid w:val="009A53AC"/>
    <w:rsid w:val="009A5E71"/>
    <w:rsid w:val="009A6B2A"/>
    <w:rsid w:val="009A7A3A"/>
    <w:rsid w:val="009B02CC"/>
    <w:rsid w:val="009B0E5B"/>
    <w:rsid w:val="009B17F3"/>
    <w:rsid w:val="009B31A2"/>
    <w:rsid w:val="009B335F"/>
    <w:rsid w:val="009B4DB9"/>
    <w:rsid w:val="009B4E29"/>
    <w:rsid w:val="009B54DA"/>
    <w:rsid w:val="009B601A"/>
    <w:rsid w:val="009B7037"/>
    <w:rsid w:val="009B7C8C"/>
    <w:rsid w:val="009C1430"/>
    <w:rsid w:val="009C279C"/>
    <w:rsid w:val="009C28D1"/>
    <w:rsid w:val="009C293F"/>
    <w:rsid w:val="009C380A"/>
    <w:rsid w:val="009C4794"/>
    <w:rsid w:val="009C4BB3"/>
    <w:rsid w:val="009C4EA5"/>
    <w:rsid w:val="009C64A9"/>
    <w:rsid w:val="009C6634"/>
    <w:rsid w:val="009D007B"/>
    <w:rsid w:val="009D079E"/>
    <w:rsid w:val="009D2C56"/>
    <w:rsid w:val="009D2DED"/>
    <w:rsid w:val="009D4384"/>
    <w:rsid w:val="009D50A9"/>
    <w:rsid w:val="009D5AA5"/>
    <w:rsid w:val="009D6890"/>
    <w:rsid w:val="009D72CA"/>
    <w:rsid w:val="009E0FB7"/>
    <w:rsid w:val="009E2004"/>
    <w:rsid w:val="009E2103"/>
    <w:rsid w:val="009E2C29"/>
    <w:rsid w:val="009E3A61"/>
    <w:rsid w:val="009E5FBF"/>
    <w:rsid w:val="009F1035"/>
    <w:rsid w:val="009F2225"/>
    <w:rsid w:val="009F3568"/>
    <w:rsid w:val="009F4C6C"/>
    <w:rsid w:val="009F4EA0"/>
    <w:rsid w:val="009F50B1"/>
    <w:rsid w:val="009F67E3"/>
    <w:rsid w:val="009F7AF0"/>
    <w:rsid w:val="009F7CC9"/>
    <w:rsid w:val="00A02492"/>
    <w:rsid w:val="00A024FA"/>
    <w:rsid w:val="00A03653"/>
    <w:rsid w:val="00A03E1B"/>
    <w:rsid w:val="00A0467A"/>
    <w:rsid w:val="00A05B77"/>
    <w:rsid w:val="00A07043"/>
    <w:rsid w:val="00A103C7"/>
    <w:rsid w:val="00A10893"/>
    <w:rsid w:val="00A121D2"/>
    <w:rsid w:val="00A140E5"/>
    <w:rsid w:val="00A146A1"/>
    <w:rsid w:val="00A161CE"/>
    <w:rsid w:val="00A16616"/>
    <w:rsid w:val="00A17023"/>
    <w:rsid w:val="00A21A3F"/>
    <w:rsid w:val="00A21DC5"/>
    <w:rsid w:val="00A227AE"/>
    <w:rsid w:val="00A23F04"/>
    <w:rsid w:val="00A24471"/>
    <w:rsid w:val="00A269F1"/>
    <w:rsid w:val="00A30316"/>
    <w:rsid w:val="00A3288F"/>
    <w:rsid w:val="00A328C6"/>
    <w:rsid w:val="00A32C2A"/>
    <w:rsid w:val="00A33F56"/>
    <w:rsid w:val="00A34298"/>
    <w:rsid w:val="00A34314"/>
    <w:rsid w:val="00A349B2"/>
    <w:rsid w:val="00A34BD3"/>
    <w:rsid w:val="00A34D16"/>
    <w:rsid w:val="00A35385"/>
    <w:rsid w:val="00A365D0"/>
    <w:rsid w:val="00A405FE"/>
    <w:rsid w:val="00A42109"/>
    <w:rsid w:val="00A43CBB"/>
    <w:rsid w:val="00A4473B"/>
    <w:rsid w:val="00A4528B"/>
    <w:rsid w:val="00A46344"/>
    <w:rsid w:val="00A4641F"/>
    <w:rsid w:val="00A4653F"/>
    <w:rsid w:val="00A46B3A"/>
    <w:rsid w:val="00A47C59"/>
    <w:rsid w:val="00A501F6"/>
    <w:rsid w:val="00A50881"/>
    <w:rsid w:val="00A50DCE"/>
    <w:rsid w:val="00A53107"/>
    <w:rsid w:val="00A54831"/>
    <w:rsid w:val="00A54FC3"/>
    <w:rsid w:val="00A554A1"/>
    <w:rsid w:val="00A55698"/>
    <w:rsid w:val="00A567B6"/>
    <w:rsid w:val="00A603CD"/>
    <w:rsid w:val="00A61095"/>
    <w:rsid w:val="00A64418"/>
    <w:rsid w:val="00A64975"/>
    <w:rsid w:val="00A65538"/>
    <w:rsid w:val="00A66ED5"/>
    <w:rsid w:val="00A703E2"/>
    <w:rsid w:val="00A70FD8"/>
    <w:rsid w:val="00A7162E"/>
    <w:rsid w:val="00A71C35"/>
    <w:rsid w:val="00A729B2"/>
    <w:rsid w:val="00A72CFE"/>
    <w:rsid w:val="00A744B2"/>
    <w:rsid w:val="00A7462F"/>
    <w:rsid w:val="00A74746"/>
    <w:rsid w:val="00A74CFD"/>
    <w:rsid w:val="00A74F0E"/>
    <w:rsid w:val="00A76C43"/>
    <w:rsid w:val="00A76C6C"/>
    <w:rsid w:val="00A77923"/>
    <w:rsid w:val="00A77E35"/>
    <w:rsid w:val="00A81DB7"/>
    <w:rsid w:val="00A82A03"/>
    <w:rsid w:val="00A84310"/>
    <w:rsid w:val="00A87F33"/>
    <w:rsid w:val="00A91D11"/>
    <w:rsid w:val="00A922AF"/>
    <w:rsid w:val="00A92943"/>
    <w:rsid w:val="00A92DB7"/>
    <w:rsid w:val="00A9301D"/>
    <w:rsid w:val="00A9342E"/>
    <w:rsid w:val="00A93E8C"/>
    <w:rsid w:val="00A94C23"/>
    <w:rsid w:val="00A96140"/>
    <w:rsid w:val="00A962B9"/>
    <w:rsid w:val="00A976BB"/>
    <w:rsid w:val="00AA0128"/>
    <w:rsid w:val="00AA15A1"/>
    <w:rsid w:val="00AA6644"/>
    <w:rsid w:val="00AA66DC"/>
    <w:rsid w:val="00AA7F70"/>
    <w:rsid w:val="00AB047C"/>
    <w:rsid w:val="00AB0FA2"/>
    <w:rsid w:val="00AB27F2"/>
    <w:rsid w:val="00AB4AD9"/>
    <w:rsid w:val="00AB4CB3"/>
    <w:rsid w:val="00AB5EDF"/>
    <w:rsid w:val="00AB6D60"/>
    <w:rsid w:val="00AB77AB"/>
    <w:rsid w:val="00AB7950"/>
    <w:rsid w:val="00AB7A85"/>
    <w:rsid w:val="00AC2376"/>
    <w:rsid w:val="00AC26C1"/>
    <w:rsid w:val="00AC5A34"/>
    <w:rsid w:val="00AC5C39"/>
    <w:rsid w:val="00AC6A93"/>
    <w:rsid w:val="00AC6CAF"/>
    <w:rsid w:val="00AC7EB5"/>
    <w:rsid w:val="00AD3F37"/>
    <w:rsid w:val="00AD51F9"/>
    <w:rsid w:val="00AD675D"/>
    <w:rsid w:val="00AD6EA7"/>
    <w:rsid w:val="00AD73A2"/>
    <w:rsid w:val="00AD74F3"/>
    <w:rsid w:val="00AD7925"/>
    <w:rsid w:val="00AE0CED"/>
    <w:rsid w:val="00AE2BFA"/>
    <w:rsid w:val="00AE44E4"/>
    <w:rsid w:val="00AE5036"/>
    <w:rsid w:val="00AE57D3"/>
    <w:rsid w:val="00AE6909"/>
    <w:rsid w:val="00AE79E4"/>
    <w:rsid w:val="00AF1FFD"/>
    <w:rsid w:val="00AF3D2C"/>
    <w:rsid w:val="00AF606E"/>
    <w:rsid w:val="00AF6187"/>
    <w:rsid w:val="00AF637D"/>
    <w:rsid w:val="00B00A74"/>
    <w:rsid w:val="00B027F0"/>
    <w:rsid w:val="00B0354C"/>
    <w:rsid w:val="00B03737"/>
    <w:rsid w:val="00B040C6"/>
    <w:rsid w:val="00B04207"/>
    <w:rsid w:val="00B05FB6"/>
    <w:rsid w:val="00B0723C"/>
    <w:rsid w:val="00B1023D"/>
    <w:rsid w:val="00B10920"/>
    <w:rsid w:val="00B143F7"/>
    <w:rsid w:val="00B15D05"/>
    <w:rsid w:val="00B1615A"/>
    <w:rsid w:val="00B1690F"/>
    <w:rsid w:val="00B16A75"/>
    <w:rsid w:val="00B225E5"/>
    <w:rsid w:val="00B22F51"/>
    <w:rsid w:val="00B255A2"/>
    <w:rsid w:val="00B26406"/>
    <w:rsid w:val="00B264AB"/>
    <w:rsid w:val="00B30D54"/>
    <w:rsid w:val="00B3133A"/>
    <w:rsid w:val="00B320AE"/>
    <w:rsid w:val="00B32359"/>
    <w:rsid w:val="00B32516"/>
    <w:rsid w:val="00B3486B"/>
    <w:rsid w:val="00B3590C"/>
    <w:rsid w:val="00B35E22"/>
    <w:rsid w:val="00B35F2F"/>
    <w:rsid w:val="00B37A70"/>
    <w:rsid w:val="00B37D30"/>
    <w:rsid w:val="00B40192"/>
    <w:rsid w:val="00B404F3"/>
    <w:rsid w:val="00B40BF2"/>
    <w:rsid w:val="00B412B2"/>
    <w:rsid w:val="00B41FE2"/>
    <w:rsid w:val="00B423A9"/>
    <w:rsid w:val="00B428D0"/>
    <w:rsid w:val="00B4298E"/>
    <w:rsid w:val="00B4347F"/>
    <w:rsid w:val="00B43794"/>
    <w:rsid w:val="00B43DC4"/>
    <w:rsid w:val="00B4518D"/>
    <w:rsid w:val="00B45891"/>
    <w:rsid w:val="00B45FC2"/>
    <w:rsid w:val="00B47325"/>
    <w:rsid w:val="00B47DBB"/>
    <w:rsid w:val="00B50A5D"/>
    <w:rsid w:val="00B5185D"/>
    <w:rsid w:val="00B524F4"/>
    <w:rsid w:val="00B52D05"/>
    <w:rsid w:val="00B53656"/>
    <w:rsid w:val="00B53D12"/>
    <w:rsid w:val="00B53D1E"/>
    <w:rsid w:val="00B54B0B"/>
    <w:rsid w:val="00B5559A"/>
    <w:rsid w:val="00B601EC"/>
    <w:rsid w:val="00B618BE"/>
    <w:rsid w:val="00B624F6"/>
    <w:rsid w:val="00B62528"/>
    <w:rsid w:val="00B62A48"/>
    <w:rsid w:val="00B62A72"/>
    <w:rsid w:val="00B63731"/>
    <w:rsid w:val="00B63AA5"/>
    <w:rsid w:val="00B64525"/>
    <w:rsid w:val="00B7242B"/>
    <w:rsid w:val="00B77090"/>
    <w:rsid w:val="00B772D0"/>
    <w:rsid w:val="00B80908"/>
    <w:rsid w:val="00B8139F"/>
    <w:rsid w:val="00B82C4F"/>
    <w:rsid w:val="00B8345A"/>
    <w:rsid w:val="00B84775"/>
    <w:rsid w:val="00B86C08"/>
    <w:rsid w:val="00B870AF"/>
    <w:rsid w:val="00B871C0"/>
    <w:rsid w:val="00B87FC7"/>
    <w:rsid w:val="00B9022E"/>
    <w:rsid w:val="00B908FC"/>
    <w:rsid w:val="00B92DD9"/>
    <w:rsid w:val="00B93550"/>
    <w:rsid w:val="00B93AC0"/>
    <w:rsid w:val="00B95FE6"/>
    <w:rsid w:val="00B9635C"/>
    <w:rsid w:val="00B97AA3"/>
    <w:rsid w:val="00BA103B"/>
    <w:rsid w:val="00BA3BA0"/>
    <w:rsid w:val="00BA4CD0"/>
    <w:rsid w:val="00BA6426"/>
    <w:rsid w:val="00BA6838"/>
    <w:rsid w:val="00BA723D"/>
    <w:rsid w:val="00BA75CE"/>
    <w:rsid w:val="00BB030B"/>
    <w:rsid w:val="00BB1077"/>
    <w:rsid w:val="00BB11B5"/>
    <w:rsid w:val="00BB148F"/>
    <w:rsid w:val="00BB4428"/>
    <w:rsid w:val="00BB5A02"/>
    <w:rsid w:val="00BB6588"/>
    <w:rsid w:val="00BC182E"/>
    <w:rsid w:val="00BC3777"/>
    <w:rsid w:val="00BC3BB5"/>
    <w:rsid w:val="00BC5934"/>
    <w:rsid w:val="00BC6853"/>
    <w:rsid w:val="00BC79EC"/>
    <w:rsid w:val="00BD06CF"/>
    <w:rsid w:val="00BD1BCE"/>
    <w:rsid w:val="00BD1DCD"/>
    <w:rsid w:val="00BD1EB5"/>
    <w:rsid w:val="00BD3E54"/>
    <w:rsid w:val="00BD53A5"/>
    <w:rsid w:val="00BD68D3"/>
    <w:rsid w:val="00BD6CBC"/>
    <w:rsid w:val="00BE10A1"/>
    <w:rsid w:val="00BE2266"/>
    <w:rsid w:val="00BE2B0E"/>
    <w:rsid w:val="00BE3C66"/>
    <w:rsid w:val="00BE414A"/>
    <w:rsid w:val="00BE5319"/>
    <w:rsid w:val="00BE56EE"/>
    <w:rsid w:val="00BE75E9"/>
    <w:rsid w:val="00BE7C15"/>
    <w:rsid w:val="00BF08A8"/>
    <w:rsid w:val="00BF20F0"/>
    <w:rsid w:val="00BF4AAA"/>
    <w:rsid w:val="00BF4AF7"/>
    <w:rsid w:val="00BF551A"/>
    <w:rsid w:val="00BF62F1"/>
    <w:rsid w:val="00BF6502"/>
    <w:rsid w:val="00BF695E"/>
    <w:rsid w:val="00C0024D"/>
    <w:rsid w:val="00C02344"/>
    <w:rsid w:val="00C02889"/>
    <w:rsid w:val="00C02903"/>
    <w:rsid w:val="00C03C13"/>
    <w:rsid w:val="00C061F2"/>
    <w:rsid w:val="00C10A60"/>
    <w:rsid w:val="00C11E99"/>
    <w:rsid w:val="00C1235C"/>
    <w:rsid w:val="00C140A3"/>
    <w:rsid w:val="00C144B2"/>
    <w:rsid w:val="00C145CF"/>
    <w:rsid w:val="00C14B3F"/>
    <w:rsid w:val="00C156AF"/>
    <w:rsid w:val="00C15E1E"/>
    <w:rsid w:val="00C1679E"/>
    <w:rsid w:val="00C16F74"/>
    <w:rsid w:val="00C221B4"/>
    <w:rsid w:val="00C23142"/>
    <w:rsid w:val="00C23AE0"/>
    <w:rsid w:val="00C23DAB"/>
    <w:rsid w:val="00C2528E"/>
    <w:rsid w:val="00C25474"/>
    <w:rsid w:val="00C25D34"/>
    <w:rsid w:val="00C26329"/>
    <w:rsid w:val="00C2750C"/>
    <w:rsid w:val="00C327D0"/>
    <w:rsid w:val="00C340E2"/>
    <w:rsid w:val="00C341A9"/>
    <w:rsid w:val="00C35469"/>
    <w:rsid w:val="00C35772"/>
    <w:rsid w:val="00C35B14"/>
    <w:rsid w:val="00C36034"/>
    <w:rsid w:val="00C41A5D"/>
    <w:rsid w:val="00C4270C"/>
    <w:rsid w:val="00C4270D"/>
    <w:rsid w:val="00C434AD"/>
    <w:rsid w:val="00C44A8D"/>
    <w:rsid w:val="00C45402"/>
    <w:rsid w:val="00C46833"/>
    <w:rsid w:val="00C469C8"/>
    <w:rsid w:val="00C478FC"/>
    <w:rsid w:val="00C47DC3"/>
    <w:rsid w:val="00C505B9"/>
    <w:rsid w:val="00C52174"/>
    <w:rsid w:val="00C525EF"/>
    <w:rsid w:val="00C52C60"/>
    <w:rsid w:val="00C52E55"/>
    <w:rsid w:val="00C53406"/>
    <w:rsid w:val="00C556ED"/>
    <w:rsid w:val="00C55C6E"/>
    <w:rsid w:val="00C564B9"/>
    <w:rsid w:val="00C60C9D"/>
    <w:rsid w:val="00C624F6"/>
    <w:rsid w:val="00C62BF6"/>
    <w:rsid w:val="00C657FA"/>
    <w:rsid w:val="00C66008"/>
    <w:rsid w:val="00C6611B"/>
    <w:rsid w:val="00C6696E"/>
    <w:rsid w:val="00C67367"/>
    <w:rsid w:val="00C71C52"/>
    <w:rsid w:val="00C726A3"/>
    <w:rsid w:val="00C72E90"/>
    <w:rsid w:val="00C745FB"/>
    <w:rsid w:val="00C752B4"/>
    <w:rsid w:val="00C75806"/>
    <w:rsid w:val="00C75DFD"/>
    <w:rsid w:val="00C7707F"/>
    <w:rsid w:val="00C7790A"/>
    <w:rsid w:val="00C80395"/>
    <w:rsid w:val="00C80521"/>
    <w:rsid w:val="00C8317A"/>
    <w:rsid w:val="00C8578A"/>
    <w:rsid w:val="00C86759"/>
    <w:rsid w:val="00C879AB"/>
    <w:rsid w:val="00C901B0"/>
    <w:rsid w:val="00C9225F"/>
    <w:rsid w:val="00C92776"/>
    <w:rsid w:val="00C933EA"/>
    <w:rsid w:val="00C93B2A"/>
    <w:rsid w:val="00C93FC5"/>
    <w:rsid w:val="00C96993"/>
    <w:rsid w:val="00C97943"/>
    <w:rsid w:val="00CA1097"/>
    <w:rsid w:val="00CA21A5"/>
    <w:rsid w:val="00CA31EE"/>
    <w:rsid w:val="00CA511D"/>
    <w:rsid w:val="00CA6233"/>
    <w:rsid w:val="00CA6A23"/>
    <w:rsid w:val="00CA7201"/>
    <w:rsid w:val="00CA7438"/>
    <w:rsid w:val="00CA7B94"/>
    <w:rsid w:val="00CB1512"/>
    <w:rsid w:val="00CB2272"/>
    <w:rsid w:val="00CB4259"/>
    <w:rsid w:val="00CB50BF"/>
    <w:rsid w:val="00CB51AE"/>
    <w:rsid w:val="00CB78CE"/>
    <w:rsid w:val="00CC0E2D"/>
    <w:rsid w:val="00CC18C5"/>
    <w:rsid w:val="00CC27AF"/>
    <w:rsid w:val="00CC2B83"/>
    <w:rsid w:val="00CC406F"/>
    <w:rsid w:val="00CC4E89"/>
    <w:rsid w:val="00CC7453"/>
    <w:rsid w:val="00CD0CAE"/>
    <w:rsid w:val="00CD2AFF"/>
    <w:rsid w:val="00CD3608"/>
    <w:rsid w:val="00CD4184"/>
    <w:rsid w:val="00CD5DF7"/>
    <w:rsid w:val="00CD66BD"/>
    <w:rsid w:val="00CD7329"/>
    <w:rsid w:val="00CD75CE"/>
    <w:rsid w:val="00CD7A3A"/>
    <w:rsid w:val="00CE2FC8"/>
    <w:rsid w:val="00CE3749"/>
    <w:rsid w:val="00CE3AF7"/>
    <w:rsid w:val="00CE44D2"/>
    <w:rsid w:val="00CE4BE5"/>
    <w:rsid w:val="00CF0C89"/>
    <w:rsid w:val="00CF2042"/>
    <w:rsid w:val="00CF2A06"/>
    <w:rsid w:val="00CF41E8"/>
    <w:rsid w:val="00CF6912"/>
    <w:rsid w:val="00CF7366"/>
    <w:rsid w:val="00D00181"/>
    <w:rsid w:val="00D00865"/>
    <w:rsid w:val="00D02C1D"/>
    <w:rsid w:val="00D03293"/>
    <w:rsid w:val="00D03683"/>
    <w:rsid w:val="00D055E1"/>
    <w:rsid w:val="00D07881"/>
    <w:rsid w:val="00D07AD9"/>
    <w:rsid w:val="00D07D4D"/>
    <w:rsid w:val="00D10115"/>
    <w:rsid w:val="00D116F3"/>
    <w:rsid w:val="00D11CBE"/>
    <w:rsid w:val="00D11F61"/>
    <w:rsid w:val="00D120E9"/>
    <w:rsid w:val="00D12783"/>
    <w:rsid w:val="00D1326F"/>
    <w:rsid w:val="00D134B5"/>
    <w:rsid w:val="00D1395D"/>
    <w:rsid w:val="00D13F3A"/>
    <w:rsid w:val="00D13F62"/>
    <w:rsid w:val="00D14204"/>
    <w:rsid w:val="00D16151"/>
    <w:rsid w:val="00D17F1A"/>
    <w:rsid w:val="00D17FEF"/>
    <w:rsid w:val="00D20DDA"/>
    <w:rsid w:val="00D213EC"/>
    <w:rsid w:val="00D21B72"/>
    <w:rsid w:val="00D23940"/>
    <w:rsid w:val="00D24120"/>
    <w:rsid w:val="00D32A35"/>
    <w:rsid w:val="00D333BB"/>
    <w:rsid w:val="00D345BF"/>
    <w:rsid w:val="00D36019"/>
    <w:rsid w:val="00D4031C"/>
    <w:rsid w:val="00D41785"/>
    <w:rsid w:val="00D4297B"/>
    <w:rsid w:val="00D429BE"/>
    <w:rsid w:val="00D430CC"/>
    <w:rsid w:val="00D44236"/>
    <w:rsid w:val="00D4534B"/>
    <w:rsid w:val="00D46687"/>
    <w:rsid w:val="00D4683A"/>
    <w:rsid w:val="00D46BF1"/>
    <w:rsid w:val="00D523F8"/>
    <w:rsid w:val="00D52BF8"/>
    <w:rsid w:val="00D54187"/>
    <w:rsid w:val="00D54E01"/>
    <w:rsid w:val="00D5545F"/>
    <w:rsid w:val="00D55515"/>
    <w:rsid w:val="00D5600C"/>
    <w:rsid w:val="00D56652"/>
    <w:rsid w:val="00D570B5"/>
    <w:rsid w:val="00D601F9"/>
    <w:rsid w:val="00D60CB2"/>
    <w:rsid w:val="00D61F9A"/>
    <w:rsid w:val="00D62CA0"/>
    <w:rsid w:val="00D62E65"/>
    <w:rsid w:val="00D62FC5"/>
    <w:rsid w:val="00D635CA"/>
    <w:rsid w:val="00D63A91"/>
    <w:rsid w:val="00D6515C"/>
    <w:rsid w:val="00D652E0"/>
    <w:rsid w:val="00D67658"/>
    <w:rsid w:val="00D70DC2"/>
    <w:rsid w:val="00D716D2"/>
    <w:rsid w:val="00D72C31"/>
    <w:rsid w:val="00D73402"/>
    <w:rsid w:val="00D75195"/>
    <w:rsid w:val="00D75F40"/>
    <w:rsid w:val="00D76547"/>
    <w:rsid w:val="00D76D5C"/>
    <w:rsid w:val="00D813ED"/>
    <w:rsid w:val="00D81BF8"/>
    <w:rsid w:val="00D81DEB"/>
    <w:rsid w:val="00D83AC2"/>
    <w:rsid w:val="00D8427E"/>
    <w:rsid w:val="00D8753F"/>
    <w:rsid w:val="00D90A97"/>
    <w:rsid w:val="00D90AF3"/>
    <w:rsid w:val="00D92211"/>
    <w:rsid w:val="00D9266B"/>
    <w:rsid w:val="00D9345C"/>
    <w:rsid w:val="00D945DB"/>
    <w:rsid w:val="00D94B34"/>
    <w:rsid w:val="00D952EB"/>
    <w:rsid w:val="00D9644D"/>
    <w:rsid w:val="00DA1225"/>
    <w:rsid w:val="00DA3BEB"/>
    <w:rsid w:val="00DA5A13"/>
    <w:rsid w:val="00DA67B9"/>
    <w:rsid w:val="00DA6BC6"/>
    <w:rsid w:val="00DA7149"/>
    <w:rsid w:val="00DA73E2"/>
    <w:rsid w:val="00DA78F1"/>
    <w:rsid w:val="00DB1934"/>
    <w:rsid w:val="00DB2E3F"/>
    <w:rsid w:val="00DB330C"/>
    <w:rsid w:val="00DB34CF"/>
    <w:rsid w:val="00DB3C24"/>
    <w:rsid w:val="00DB46B2"/>
    <w:rsid w:val="00DB4A81"/>
    <w:rsid w:val="00DB599E"/>
    <w:rsid w:val="00DB5B51"/>
    <w:rsid w:val="00DB5FBB"/>
    <w:rsid w:val="00DB6E1D"/>
    <w:rsid w:val="00DB7F92"/>
    <w:rsid w:val="00DC0634"/>
    <w:rsid w:val="00DC0C53"/>
    <w:rsid w:val="00DC11F2"/>
    <w:rsid w:val="00DC1385"/>
    <w:rsid w:val="00DC1EF5"/>
    <w:rsid w:val="00DC2447"/>
    <w:rsid w:val="00DC6967"/>
    <w:rsid w:val="00DC71E3"/>
    <w:rsid w:val="00DC7719"/>
    <w:rsid w:val="00DC7907"/>
    <w:rsid w:val="00DC7E93"/>
    <w:rsid w:val="00DD04F3"/>
    <w:rsid w:val="00DD1E38"/>
    <w:rsid w:val="00DD2B60"/>
    <w:rsid w:val="00DD3180"/>
    <w:rsid w:val="00DD4518"/>
    <w:rsid w:val="00DD5233"/>
    <w:rsid w:val="00DD5BEC"/>
    <w:rsid w:val="00DD70D6"/>
    <w:rsid w:val="00DD7569"/>
    <w:rsid w:val="00DD7D7D"/>
    <w:rsid w:val="00DE052A"/>
    <w:rsid w:val="00DE084E"/>
    <w:rsid w:val="00DE2696"/>
    <w:rsid w:val="00DE2B12"/>
    <w:rsid w:val="00DE309E"/>
    <w:rsid w:val="00DE347A"/>
    <w:rsid w:val="00DE4033"/>
    <w:rsid w:val="00DE6E1F"/>
    <w:rsid w:val="00DF00F3"/>
    <w:rsid w:val="00DF18B9"/>
    <w:rsid w:val="00DF310E"/>
    <w:rsid w:val="00DF5B99"/>
    <w:rsid w:val="00DF7635"/>
    <w:rsid w:val="00DF7AAA"/>
    <w:rsid w:val="00DF7C99"/>
    <w:rsid w:val="00E00689"/>
    <w:rsid w:val="00E011A4"/>
    <w:rsid w:val="00E026C1"/>
    <w:rsid w:val="00E02C7C"/>
    <w:rsid w:val="00E04EC5"/>
    <w:rsid w:val="00E06929"/>
    <w:rsid w:val="00E07398"/>
    <w:rsid w:val="00E10565"/>
    <w:rsid w:val="00E12F4C"/>
    <w:rsid w:val="00E13198"/>
    <w:rsid w:val="00E13F8D"/>
    <w:rsid w:val="00E14CE1"/>
    <w:rsid w:val="00E15C4F"/>
    <w:rsid w:val="00E15EED"/>
    <w:rsid w:val="00E15FBE"/>
    <w:rsid w:val="00E16FED"/>
    <w:rsid w:val="00E22C9C"/>
    <w:rsid w:val="00E23B83"/>
    <w:rsid w:val="00E23CCE"/>
    <w:rsid w:val="00E24671"/>
    <w:rsid w:val="00E251CC"/>
    <w:rsid w:val="00E25A1A"/>
    <w:rsid w:val="00E25D0F"/>
    <w:rsid w:val="00E2625E"/>
    <w:rsid w:val="00E2639B"/>
    <w:rsid w:val="00E2691F"/>
    <w:rsid w:val="00E26E8C"/>
    <w:rsid w:val="00E276EF"/>
    <w:rsid w:val="00E2793C"/>
    <w:rsid w:val="00E304EE"/>
    <w:rsid w:val="00E30714"/>
    <w:rsid w:val="00E31B51"/>
    <w:rsid w:val="00E32134"/>
    <w:rsid w:val="00E34848"/>
    <w:rsid w:val="00E35E60"/>
    <w:rsid w:val="00E37001"/>
    <w:rsid w:val="00E40011"/>
    <w:rsid w:val="00E4089E"/>
    <w:rsid w:val="00E40A0B"/>
    <w:rsid w:val="00E40B32"/>
    <w:rsid w:val="00E40ED0"/>
    <w:rsid w:val="00E41521"/>
    <w:rsid w:val="00E4333D"/>
    <w:rsid w:val="00E4348C"/>
    <w:rsid w:val="00E43A26"/>
    <w:rsid w:val="00E44104"/>
    <w:rsid w:val="00E446A5"/>
    <w:rsid w:val="00E45A06"/>
    <w:rsid w:val="00E45AA1"/>
    <w:rsid w:val="00E45F00"/>
    <w:rsid w:val="00E4689B"/>
    <w:rsid w:val="00E47C1F"/>
    <w:rsid w:val="00E501D3"/>
    <w:rsid w:val="00E51821"/>
    <w:rsid w:val="00E54D9E"/>
    <w:rsid w:val="00E54F02"/>
    <w:rsid w:val="00E56854"/>
    <w:rsid w:val="00E60951"/>
    <w:rsid w:val="00E60E8C"/>
    <w:rsid w:val="00E615A3"/>
    <w:rsid w:val="00E61AEF"/>
    <w:rsid w:val="00E6229C"/>
    <w:rsid w:val="00E62334"/>
    <w:rsid w:val="00E64CCD"/>
    <w:rsid w:val="00E64F04"/>
    <w:rsid w:val="00E65116"/>
    <w:rsid w:val="00E6550C"/>
    <w:rsid w:val="00E65839"/>
    <w:rsid w:val="00E70519"/>
    <w:rsid w:val="00E70755"/>
    <w:rsid w:val="00E71207"/>
    <w:rsid w:val="00E71237"/>
    <w:rsid w:val="00E73F70"/>
    <w:rsid w:val="00E741DF"/>
    <w:rsid w:val="00E7501A"/>
    <w:rsid w:val="00E75824"/>
    <w:rsid w:val="00E75ED6"/>
    <w:rsid w:val="00E80026"/>
    <w:rsid w:val="00E80A67"/>
    <w:rsid w:val="00E815DC"/>
    <w:rsid w:val="00E82D1C"/>
    <w:rsid w:val="00E84680"/>
    <w:rsid w:val="00E84CE1"/>
    <w:rsid w:val="00E870A4"/>
    <w:rsid w:val="00E906FB"/>
    <w:rsid w:val="00E91BBD"/>
    <w:rsid w:val="00E9294C"/>
    <w:rsid w:val="00E92E2B"/>
    <w:rsid w:val="00E95D00"/>
    <w:rsid w:val="00E96E6B"/>
    <w:rsid w:val="00E97DA6"/>
    <w:rsid w:val="00EA1743"/>
    <w:rsid w:val="00EA1C21"/>
    <w:rsid w:val="00EA36ED"/>
    <w:rsid w:val="00EA5623"/>
    <w:rsid w:val="00EA58E6"/>
    <w:rsid w:val="00EA7712"/>
    <w:rsid w:val="00EB0920"/>
    <w:rsid w:val="00EB0B80"/>
    <w:rsid w:val="00EB0E28"/>
    <w:rsid w:val="00EB0F8B"/>
    <w:rsid w:val="00EB12D3"/>
    <w:rsid w:val="00EB14C3"/>
    <w:rsid w:val="00EB2040"/>
    <w:rsid w:val="00EB4005"/>
    <w:rsid w:val="00EB548D"/>
    <w:rsid w:val="00EB57E9"/>
    <w:rsid w:val="00EB6370"/>
    <w:rsid w:val="00EB654B"/>
    <w:rsid w:val="00EB66AB"/>
    <w:rsid w:val="00EB67D4"/>
    <w:rsid w:val="00EB74DD"/>
    <w:rsid w:val="00EC0FF0"/>
    <w:rsid w:val="00EC1F00"/>
    <w:rsid w:val="00EC37F5"/>
    <w:rsid w:val="00EC3AE8"/>
    <w:rsid w:val="00EC41C2"/>
    <w:rsid w:val="00EC4669"/>
    <w:rsid w:val="00EC52BF"/>
    <w:rsid w:val="00EC67EA"/>
    <w:rsid w:val="00EC6D18"/>
    <w:rsid w:val="00EC765B"/>
    <w:rsid w:val="00ED0422"/>
    <w:rsid w:val="00ED0D6D"/>
    <w:rsid w:val="00ED1054"/>
    <w:rsid w:val="00ED3529"/>
    <w:rsid w:val="00ED3A7B"/>
    <w:rsid w:val="00ED4AE8"/>
    <w:rsid w:val="00ED5409"/>
    <w:rsid w:val="00ED6505"/>
    <w:rsid w:val="00ED78E3"/>
    <w:rsid w:val="00ED7B6F"/>
    <w:rsid w:val="00EE071B"/>
    <w:rsid w:val="00EE0C8E"/>
    <w:rsid w:val="00EE18E5"/>
    <w:rsid w:val="00EE1908"/>
    <w:rsid w:val="00EE1D4A"/>
    <w:rsid w:val="00EE1FB5"/>
    <w:rsid w:val="00EE24E2"/>
    <w:rsid w:val="00EE27BF"/>
    <w:rsid w:val="00EE32EA"/>
    <w:rsid w:val="00EE3AC4"/>
    <w:rsid w:val="00EE4409"/>
    <w:rsid w:val="00EE49EA"/>
    <w:rsid w:val="00EE4AC6"/>
    <w:rsid w:val="00EE766D"/>
    <w:rsid w:val="00EF00DB"/>
    <w:rsid w:val="00EF10B7"/>
    <w:rsid w:val="00EF592F"/>
    <w:rsid w:val="00EF61E9"/>
    <w:rsid w:val="00EF6826"/>
    <w:rsid w:val="00EF760C"/>
    <w:rsid w:val="00EF79BF"/>
    <w:rsid w:val="00F016C4"/>
    <w:rsid w:val="00F060CB"/>
    <w:rsid w:val="00F06AA2"/>
    <w:rsid w:val="00F06EFC"/>
    <w:rsid w:val="00F10F49"/>
    <w:rsid w:val="00F11469"/>
    <w:rsid w:val="00F13304"/>
    <w:rsid w:val="00F1566C"/>
    <w:rsid w:val="00F1598B"/>
    <w:rsid w:val="00F161B8"/>
    <w:rsid w:val="00F16684"/>
    <w:rsid w:val="00F201A5"/>
    <w:rsid w:val="00F20D4D"/>
    <w:rsid w:val="00F21425"/>
    <w:rsid w:val="00F23536"/>
    <w:rsid w:val="00F2380E"/>
    <w:rsid w:val="00F23C09"/>
    <w:rsid w:val="00F248BA"/>
    <w:rsid w:val="00F249C6"/>
    <w:rsid w:val="00F24C91"/>
    <w:rsid w:val="00F24E85"/>
    <w:rsid w:val="00F25ADF"/>
    <w:rsid w:val="00F27038"/>
    <w:rsid w:val="00F31025"/>
    <w:rsid w:val="00F31E11"/>
    <w:rsid w:val="00F33597"/>
    <w:rsid w:val="00F34276"/>
    <w:rsid w:val="00F347F2"/>
    <w:rsid w:val="00F361A9"/>
    <w:rsid w:val="00F36FEE"/>
    <w:rsid w:val="00F40F25"/>
    <w:rsid w:val="00F413A8"/>
    <w:rsid w:val="00F42732"/>
    <w:rsid w:val="00F42C08"/>
    <w:rsid w:val="00F43235"/>
    <w:rsid w:val="00F43AAD"/>
    <w:rsid w:val="00F43CF9"/>
    <w:rsid w:val="00F44D51"/>
    <w:rsid w:val="00F4591E"/>
    <w:rsid w:val="00F45F45"/>
    <w:rsid w:val="00F47B22"/>
    <w:rsid w:val="00F52460"/>
    <w:rsid w:val="00F532BA"/>
    <w:rsid w:val="00F55819"/>
    <w:rsid w:val="00F55DB3"/>
    <w:rsid w:val="00F566D5"/>
    <w:rsid w:val="00F615F5"/>
    <w:rsid w:val="00F620A8"/>
    <w:rsid w:val="00F626A0"/>
    <w:rsid w:val="00F636CE"/>
    <w:rsid w:val="00F63C1D"/>
    <w:rsid w:val="00F64296"/>
    <w:rsid w:val="00F64D26"/>
    <w:rsid w:val="00F65921"/>
    <w:rsid w:val="00F67883"/>
    <w:rsid w:val="00F70B25"/>
    <w:rsid w:val="00F70C0C"/>
    <w:rsid w:val="00F71AA1"/>
    <w:rsid w:val="00F73803"/>
    <w:rsid w:val="00F74DF7"/>
    <w:rsid w:val="00F75C94"/>
    <w:rsid w:val="00F76C85"/>
    <w:rsid w:val="00F80FFC"/>
    <w:rsid w:val="00F82D00"/>
    <w:rsid w:val="00F840BD"/>
    <w:rsid w:val="00F845DF"/>
    <w:rsid w:val="00F8549A"/>
    <w:rsid w:val="00F86A4F"/>
    <w:rsid w:val="00F93008"/>
    <w:rsid w:val="00F94077"/>
    <w:rsid w:val="00F94720"/>
    <w:rsid w:val="00F955EA"/>
    <w:rsid w:val="00F95E24"/>
    <w:rsid w:val="00F97DB4"/>
    <w:rsid w:val="00FA30CA"/>
    <w:rsid w:val="00FA3CE8"/>
    <w:rsid w:val="00FA4AFE"/>
    <w:rsid w:val="00FA51E3"/>
    <w:rsid w:val="00FA55C9"/>
    <w:rsid w:val="00FA577F"/>
    <w:rsid w:val="00FA60BB"/>
    <w:rsid w:val="00FA6BCA"/>
    <w:rsid w:val="00FA7516"/>
    <w:rsid w:val="00FB0B57"/>
    <w:rsid w:val="00FB45DD"/>
    <w:rsid w:val="00FB4F70"/>
    <w:rsid w:val="00FB53D4"/>
    <w:rsid w:val="00FB562C"/>
    <w:rsid w:val="00FB62FB"/>
    <w:rsid w:val="00FB728C"/>
    <w:rsid w:val="00FC00AB"/>
    <w:rsid w:val="00FC14CA"/>
    <w:rsid w:val="00FC1D6D"/>
    <w:rsid w:val="00FC2172"/>
    <w:rsid w:val="00FC326A"/>
    <w:rsid w:val="00FC3280"/>
    <w:rsid w:val="00FC3BF6"/>
    <w:rsid w:val="00FC450D"/>
    <w:rsid w:val="00FC51B9"/>
    <w:rsid w:val="00FC7062"/>
    <w:rsid w:val="00FD1207"/>
    <w:rsid w:val="00FD2630"/>
    <w:rsid w:val="00FD274B"/>
    <w:rsid w:val="00FD31AB"/>
    <w:rsid w:val="00FD3ABC"/>
    <w:rsid w:val="00FD4C42"/>
    <w:rsid w:val="00FD63E7"/>
    <w:rsid w:val="00FD6B85"/>
    <w:rsid w:val="00FD7817"/>
    <w:rsid w:val="00FE0920"/>
    <w:rsid w:val="00FE0C2E"/>
    <w:rsid w:val="00FE6D2B"/>
    <w:rsid w:val="00FE733F"/>
    <w:rsid w:val="00FF1F66"/>
    <w:rsid w:val="00FF37F3"/>
    <w:rsid w:val="00FF38D5"/>
    <w:rsid w:val="00FF398D"/>
    <w:rsid w:val="00FF56D9"/>
    <w:rsid w:val="00FF7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845A0"/>
  <w15:chartTrackingRefBased/>
  <w15:docId w15:val="{5FD92E8C-9784-CD46-A1B6-0CEBE27C1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80"/>
  </w:style>
  <w:style w:type="paragraph" w:styleId="Heading1">
    <w:name w:val="heading 1"/>
    <w:basedOn w:val="Normal"/>
    <w:next w:val="Normal"/>
    <w:link w:val="Heading1Char"/>
    <w:uiPriority w:val="9"/>
    <w:qFormat/>
    <w:rsid w:val="008841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24F4"/>
    <w:pPr>
      <w:spacing w:line="480" w:lineRule="auto"/>
      <w:outlineLvl w:val="1"/>
    </w:pPr>
    <w:rPr>
      <w:rFonts w:ascii="Arial" w:eastAsiaTheme="minorHAnsi" w:hAnsi="Arial" w:cs="Arial"/>
      <w:b/>
      <w:color w:val="000000" w:themeColor="text1"/>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72FD"/>
    <w:rPr>
      <w:color w:val="0563C1" w:themeColor="hyperlink"/>
      <w:u w:val="single"/>
    </w:rPr>
  </w:style>
  <w:style w:type="character" w:styleId="UnresolvedMention">
    <w:name w:val="Unresolved Mention"/>
    <w:basedOn w:val="DefaultParagraphFont"/>
    <w:uiPriority w:val="99"/>
    <w:semiHidden/>
    <w:unhideWhenUsed/>
    <w:rsid w:val="005972FD"/>
    <w:rPr>
      <w:color w:val="605E5C"/>
      <w:shd w:val="clear" w:color="auto" w:fill="E1DFDD"/>
    </w:rPr>
  </w:style>
  <w:style w:type="paragraph" w:customStyle="1" w:styleId="EndNoteBibliographyTitle">
    <w:name w:val="EndNote Bibliography Title"/>
    <w:basedOn w:val="Normal"/>
    <w:link w:val="EndNoteBibliographyTitleChar"/>
    <w:rsid w:val="000760B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760B6"/>
    <w:rPr>
      <w:rFonts w:ascii="Calibri" w:hAnsi="Calibri" w:cs="Calibri"/>
    </w:rPr>
  </w:style>
  <w:style w:type="paragraph" w:customStyle="1" w:styleId="EndNoteBibliography">
    <w:name w:val="EndNote Bibliography"/>
    <w:basedOn w:val="Normal"/>
    <w:link w:val="EndNoteBibliographyChar"/>
    <w:rsid w:val="000760B6"/>
    <w:rPr>
      <w:rFonts w:ascii="Calibri" w:hAnsi="Calibri" w:cs="Calibri"/>
    </w:rPr>
  </w:style>
  <w:style w:type="character" w:customStyle="1" w:styleId="EndNoteBibliographyChar">
    <w:name w:val="EndNote Bibliography Char"/>
    <w:basedOn w:val="DefaultParagraphFont"/>
    <w:link w:val="EndNoteBibliography"/>
    <w:rsid w:val="000760B6"/>
    <w:rPr>
      <w:rFonts w:ascii="Calibri" w:hAnsi="Calibri" w:cs="Calibri"/>
    </w:rPr>
  </w:style>
  <w:style w:type="character" w:styleId="FollowedHyperlink">
    <w:name w:val="FollowedHyperlink"/>
    <w:basedOn w:val="DefaultParagraphFont"/>
    <w:uiPriority w:val="99"/>
    <w:semiHidden/>
    <w:unhideWhenUsed/>
    <w:rsid w:val="00EA5623"/>
    <w:rPr>
      <w:color w:val="954F72" w:themeColor="followedHyperlink"/>
      <w:u w:val="single"/>
    </w:rPr>
  </w:style>
  <w:style w:type="character" w:customStyle="1" w:styleId="Heading2Char">
    <w:name w:val="Heading 2 Char"/>
    <w:basedOn w:val="DefaultParagraphFont"/>
    <w:link w:val="Heading2"/>
    <w:uiPriority w:val="9"/>
    <w:rsid w:val="00B524F4"/>
    <w:rPr>
      <w:rFonts w:ascii="Arial" w:eastAsiaTheme="minorHAnsi" w:hAnsi="Arial" w:cs="Arial"/>
      <w:b/>
      <w:color w:val="000000" w:themeColor="text1"/>
      <w:szCs w:val="22"/>
      <w:lang w:eastAsia="en-US"/>
    </w:rPr>
  </w:style>
  <w:style w:type="paragraph" w:styleId="Revision">
    <w:name w:val="Revision"/>
    <w:hidden/>
    <w:uiPriority w:val="99"/>
    <w:semiHidden/>
    <w:rsid w:val="00DE309E"/>
  </w:style>
  <w:style w:type="table" w:styleId="TableGrid">
    <w:name w:val="Table Grid"/>
    <w:basedOn w:val="TableNormal"/>
    <w:uiPriority w:val="39"/>
    <w:rsid w:val="000F5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148A"/>
    <w:rPr>
      <w:sz w:val="16"/>
      <w:szCs w:val="16"/>
    </w:rPr>
  </w:style>
  <w:style w:type="paragraph" w:styleId="CommentText">
    <w:name w:val="annotation text"/>
    <w:basedOn w:val="Normal"/>
    <w:link w:val="CommentTextChar"/>
    <w:uiPriority w:val="99"/>
    <w:semiHidden/>
    <w:unhideWhenUsed/>
    <w:rsid w:val="000A148A"/>
    <w:rPr>
      <w:sz w:val="20"/>
      <w:szCs w:val="20"/>
    </w:rPr>
  </w:style>
  <w:style w:type="character" w:customStyle="1" w:styleId="CommentTextChar">
    <w:name w:val="Comment Text Char"/>
    <w:basedOn w:val="DefaultParagraphFont"/>
    <w:link w:val="CommentText"/>
    <w:uiPriority w:val="99"/>
    <w:semiHidden/>
    <w:rsid w:val="000A148A"/>
    <w:rPr>
      <w:sz w:val="20"/>
      <w:szCs w:val="20"/>
    </w:rPr>
  </w:style>
  <w:style w:type="paragraph" w:styleId="CommentSubject">
    <w:name w:val="annotation subject"/>
    <w:basedOn w:val="CommentText"/>
    <w:next w:val="CommentText"/>
    <w:link w:val="CommentSubjectChar"/>
    <w:uiPriority w:val="99"/>
    <w:semiHidden/>
    <w:unhideWhenUsed/>
    <w:rsid w:val="000A148A"/>
    <w:rPr>
      <w:b/>
      <w:bCs/>
    </w:rPr>
  </w:style>
  <w:style w:type="character" w:customStyle="1" w:styleId="CommentSubjectChar">
    <w:name w:val="Comment Subject Char"/>
    <w:basedOn w:val="CommentTextChar"/>
    <w:link w:val="CommentSubject"/>
    <w:uiPriority w:val="99"/>
    <w:semiHidden/>
    <w:rsid w:val="000A148A"/>
    <w:rPr>
      <w:b/>
      <w:bCs/>
      <w:sz w:val="20"/>
      <w:szCs w:val="20"/>
    </w:rPr>
  </w:style>
  <w:style w:type="paragraph" w:styleId="Footer">
    <w:name w:val="footer"/>
    <w:basedOn w:val="Normal"/>
    <w:link w:val="FooterChar"/>
    <w:uiPriority w:val="99"/>
    <w:unhideWhenUsed/>
    <w:rsid w:val="00214EBE"/>
    <w:pPr>
      <w:tabs>
        <w:tab w:val="center" w:pos="4680"/>
        <w:tab w:val="right" w:pos="9360"/>
      </w:tabs>
    </w:pPr>
  </w:style>
  <w:style w:type="character" w:customStyle="1" w:styleId="FooterChar">
    <w:name w:val="Footer Char"/>
    <w:basedOn w:val="DefaultParagraphFont"/>
    <w:link w:val="Footer"/>
    <w:uiPriority w:val="99"/>
    <w:rsid w:val="00214EBE"/>
  </w:style>
  <w:style w:type="character" w:styleId="PageNumber">
    <w:name w:val="page number"/>
    <w:basedOn w:val="DefaultParagraphFont"/>
    <w:uiPriority w:val="99"/>
    <w:semiHidden/>
    <w:unhideWhenUsed/>
    <w:rsid w:val="00214EBE"/>
  </w:style>
  <w:style w:type="character" w:styleId="LineNumber">
    <w:name w:val="line number"/>
    <w:basedOn w:val="DefaultParagraphFont"/>
    <w:uiPriority w:val="99"/>
    <w:semiHidden/>
    <w:unhideWhenUsed/>
    <w:rsid w:val="00214EBE"/>
  </w:style>
  <w:style w:type="paragraph" w:styleId="NormalWeb">
    <w:name w:val="Normal (Web)"/>
    <w:basedOn w:val="Normal"/>
    <w:uiPriority w:val="99"/>
    <w:semiHidden/>
    <w:unhideWhenUsed/>
    <w:rsid w:val="00DB599E"/>
    <w:pPr>
      <w:spacing w:before="100" w:beforeAutospacing="1" w:after="100" w:afterAutospacing="1"/>
    </w:pPr>
    <w:rPr>
      <w:rFonts w:ascii="Times New Roman" w:eastAsia="Times New Roman" w:hAnsi="Times New Roman" w:cs="Times New Roman"/>
      <w:lang w:eastAsia="en-US"/>
    </w:rPr>
  </w:style>
  <w:style w:type="character" w:customStyle="1" w:styleId="Heading1Char">
    <w:name w:val="Heading 1 Char"/>
    <w:basedOn w:val="DefaultParagraphFont"/>
    <w:link w:val="Heading1"/>
    <w:uiPriority w:val="9"/>
    <w:rsid w:val="008841D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021">
      <w:bodyDiv w:val="1"/>
      <w:marLeft w:val="0"/>
      <w:marRight w:val="0"/>
      <w:marTop w:val="0"/>
      <w:marBottom w:val="0"/>
      <w:divBdr>
        <w:top w:val="none" w:sz="0" w:space="0" w:color="auto"/>
        <w:left w:val="none" w:sz="0" w:space="0" w:color="auto"/>
        <w:bottom w:val="none" w:sz="0" w:space="0" w:color="auto"/>
        <w:right w:val="none" w:sz="0" w:space="0" w:color="auto"/>
      </w:divBdr>
    </w:div>
    <w:div w:id="178591970">
      <w:bodyDiv w:val="1"/>
      <w:marLeft w:val="0"/>
      <w:marRight w:val="0"/>
      <w:marTop w:val="0"/>
      <w:marBottom w:val="0"/>
      <w:divBdr>
        <w:top w:val="none" w:sz="0" w:space="0" w:color="auto"/>
        <w:left w:val="none" w:sz="0" w:space="0" w:color="auto"/>
        <w:bottom w:val="none" w:sz="0" w:space="0" w:color="auto"/>
        <w:right w:val="none" w:sz="0" w:space="0" w:color="auto"/>
      </w:divBdr>
    </w:div>
    <w:div w:id="337781375">
      <w:bodyDiv w:val="1"/>
      <w:marLeft w:val="0"/>
      <w:marRight w:val="0"/>
      <w:marTop w:val="0"/>
      <w:marBottom w:val="0"/>
      <w:divBdr>
        <w:top w:val="none" w:sz="0" w:space="0" w:color="auto"/>
        <w:left w:val="none" w:sz="0" w:space="0" w:color="auto"/>
        <w:bottom w:val="none" w:sz="0" w:space="0" w:color="auto"/>
        <w:right w:val="none" w:sz="0" w:space="0" w:color="auto"/>
      </w:divBdr>
    </w:div>
    <w:div w:id="374355419">
      <w:bodyDiv w:val="1"/>
      <w:marLeft w:val="0"/>
      <w:marRight w:val="0"/>
      <w:marTop w:val="0"/>
      <w:marBottom w:val="0"/>
      <w:divBdr>
        <w:top w:val="none" w:sz="0" w:space="0" w:color="auto"/>
        <w:left w:val="none" w:sz="0" w:space="0" w:color="auto"/>
        <w:bottom w:val="none" w:sz="0" w:space="0" w:color="auto"/>
        <w:right w:val="none" w:sz="0" w:space="0" w:color="auto"/>
      </w:divBdr>
    </w:div>
    <w:div w:id="495924064">
      <w:bodyDiv w:val="1"/>
      <w:marLeft w:val="0"/>
      <w:marRight w:val="0"/>
      <w:marTop w:val="0"/>
      <w:marBottom w:val="0"/>
      <w:divBdr>
        <w:top w:val="none" w:sz="0" w:space="0" w:color="auto"/>
        <w:left w:val="none" w:sz="0" w:space="0" w:color="auto"/>
        <w:bottom w:val="none" w:sz="0" w:space="0" w:color="auto"/>
        <w:right w:val="none" w:sz="0" w:space="0" w:color="auto"/>
      </w:divBdr>
    </w:div>
    <w:div w:id="538781633">
      <w:bodyDiv w:val="1"/>
      <w:marLeft w:val="0"/>
      <w:marRight w:val="0"/>
      <w:marTop w:val="0"/>
      <w:marBottom w:val="0"/>
      <w:divBdr>
        <w:top w:val="none" w:sz="0" w:space="0" w:color="auto"/>
        <w:left w:val="none" w:sz="0" w:space="0" w:color="auto"/>
        <w:bottom w:val="none" w:sz="0" w:space="0" w:color="auto"/>
        <w:right w:val="none" w:sz="0" w:space="0" w:color="auto"/>
      </w:divBdr>
    </w:div>
    <w:div w:id="599338429">
      <w:bodyDiv w:val="1"/>
      <w:marLeft w:val="0"/>
      <w:marRight w:val="0"/>
      <w:marTop w:val="0"/>
      <w:marBottom w:val="0"/>
      <w:divBdr>
        <w:top w:val="none" w:sz="0" w:space="0" w:color="auto"/>
        <w:left w:val="none" w:sz="0" w:space="0" w:color="auto"/>
        <w:bottom w:val="none" w:sz="0" w:space="0" w:color="auto"/>
        <w:right w:val="none" w:sz="0" w:space="0" w:color="auto"/>
      </w:divBdr>
    </w:div>
    <w:div w:id="644895287">
      <w:bodyDiv w:val="1"/>
      <w:marLeft w:val="0"/>
      <w:marRight w:val="0"/>
      <w:marTop w:val="0"/>
      <w:marBottom w:val="0"/>
      <w:divBdr>
        <w:top w:val="none" w:sz="0" w:space="0" w:color="auto"/>
        <w:left w:val="none" w:sz="0" w:space="0" w:color="auto"/>
        <w:bottom w:val="none" w:sz="0" w:space="0" w:color="auto"/>
        <w:right w:val="none" w:sz="0" w:space="0" w:color="auto"/>
      </w:divBdr>
    </w:div>
    <w:div w:id="672102317">
      <w:bodyDiv w:val="1"/>
      <w:marLeft w:val="0"/>
      <w:marRight w:val="0"/>
      <w:marTop w:val="0"/>
      <w:marBottom w:val="0"/>
      <w:divBdr>
        <w:top w:val="none" w:sz="0" w:space="0" w:color="auto"/>
        <w:left w:val="none" w:sz="0" w:space="0" w:color="auto"/>
        <w:bottom w:val="none" w:sz="0" w:space="0" w:color="auto"/>
        <w:right w:val="none" w:sz="0" w:space="0" w:color="auto"/>
      </w:divBdr>
    </w:div>
    <w:div w:id="676880509">
      <w:bodyDiv w:val="1"/>
      <w:marLeft w:val="0"/>
      <w:marRight w:val="0"/>
      <w:marTop w:val="0"/>
      <w:marBottom w:val="0"/>
      <w:divBdr>
        <w:top w:val="none" w:sz="0" w:space="0" w:color="auto"/>
        <w:left w:val="none" w:sz="0" w:space="0" w:color="auto"/>
        <w:bottom w:val="none" w:sz="0" w:space="0" w:color="auto"/>
        <w:right w:val="none" w:sz="0" w:space="0" w:color="auto"/>
      </w:divBdr>
    </w:div>
    <w:div w:id="850340181">
      <w:bodyDiv w:val="1"/>
      <w:marLeft w:val="0"/>
      <w:marRight w:val="0"/>
      <w:marTop w:val="0"/>
      <w:marBottom w:val="0"/>
      <w:divBdr>
        <w:top w:val="none" w:sz="0" w:space="0" w:color="auto"/>
        <w:left w:val="none" w:sz="0" w:space="0" w:color="auto"/>
        <w:bottom w:val="none" w:sz="0" w:space="0" w:color="auto"/>
        <w:right w:val="none" w:sz="0" w:space="0" w:color="auto"/>
      </w:divBdr>
    </w:div>
    <w:div w:id="989747201">
      <w:bodyDiv w:val="1"/>
      <w:marLeft w:val="0"/>
      <w:marRight w:val="0"/>
      <w:marTop w:val="0"/>
      <w:marBottom w:val="0"/>
      <w:divBdr>
        <w:top w:val="none" w:sz="0" w:space="0" w:color="auto"/>
        <w:left w:val="none" w:sz="0" w:space="0" w:color="auto"/>
        <w:bottom w:val="none" w:sz="0" w:space="0" w:color="auto"/>
        <w:right w:val="none" w:sz="0" w:space="0" w:color="auto"/>
      </w:divBdr>
    </w:div>
    <w:div w:id="1075396620">
      <w:bodyDiv w:val="1"/>
      <w:marLeft w:val="0"/>
      <w:marRight w:val="0"/>
      <w:marTop w:val="0"/>
      <w:marBottom w:val="0"/>
      <w:divBdr>
        <w:top w:val="none" w:sz="0" w:space="0" w:color="auto"/>
        <w:left w:val="none" w:sz="0" w:space="0" w:color="auto"/>
        <w:bottom w:val="none" w:sz="0" w:space="0" w:color="auto"/>
        <w:right w:val="none" w:sz="0" w:space="0" w:color="auto"/>
      </w:divBdr>
    </w:div>
    <w:div w:id="1277131850">
      <w:bodyDiv w:val="1"/>
      <w:marLeft w:val="0"/>
      <w:marRight w:val="0"/>
      <w:marTop w:val="0"/>
      <w:marBottom w:val="0"/>
      <w:divBdr>
        <w:top w:val="none" w:sz="0" w:space="0" w:color="auto"/>
        <w:left w:val="none" w:sz="0" w:space="0" w:color="auto"/>
        <w:bottom w:val="none" w:sz="0" w:space="0" w:color="auto"/>
        <w:right w:val="none" w:sz="0" w:space="0" w:color="auto"/>
      </w:divBdr>
    </w:div>
    <w:div w:id="1286085560">
      <w:bodyDiv w:val="1"/>
      <w:marLeft w:val="0"/>
      <w:marRight w:val="0"/>
      <w:marTop w:val="0"/>
      <w:marBottom w:val="0"/>
      <w:divBdr>
        <w:top w:val="none" w:sz="0" w:space="0" w:color="auto"/>
        <w:left w:val="none" w:sz="0" w:space="0" w:color="auto"/>
        <w:bottom w:val="none" w:sz="0" w:space="0" w:color="auto"/>
        <w:right w:val="none" w:sz="0" w:space="0" w:color="auto"/>
      </w:divBdr>
    </w:div>
    <w:div w:id="1309553755">
      <w:bodyDiv w:val="1"/>
      <w:marLeft w:val="0"/>
      <w:marRight w:val="0"/>
      <w:marTop w:val="0"/>
      <w:marBottom w:val="0"/>
      <w:divBdr>
        <w:top w:val="none" w:sz="0" w:space="0" w:color="auto"/>
        <w:left w:val="none" w:sz="0" w:space="0" w:color="auto"/>
        <w:bottom w:val="none" w:sz="0" w:space="0" w:color="auto"/>
        <w:right w:val="none" w:sz="0" w:space="0" w:color="auto"/>
      </w:divBdr>
    </w:div>
    <w:div w:id="1410156818">
      <w:bodyDiv w:val="1"/>
      <w:marLeft w:val="0"/>
      <w:marRight w:val="0"/>
      <w:marTop w:val="0"/>
      <w:marBottom w:val="0"/>
      <w:divBdr>
        <w:top w:val="none" w:sz="0" w:space="0" w:color="auto"/>
        <w:left w:val="none" w:sz="0" w:space="0" w:color="auto"/>
        <w:bottom w:val="none" w:sz="0" w:space="0" w:color="auto"/>
        <w:right w:val="none" w:sz="0" w:space="0" w:color="auto"/>
      </w:divBdr>
      <w:divsChild>
        <w:div w:id="667832942">
          <w:marLeft w:val="446"/>
          <w:marRight w:val="0"/>
          <w:marTop w:val="0"/>
          <w:marBottom w:val="0"/>
          <w:divBdr>
            <w:top w:val="none" w:sz="0" w:space="0" w:color="auto"/>
            <w:left w:val="none" w:sz="0" w:space="0" w:color="auto"/>
            <w:bottom w:val="none" w:sz="0" w:space="0" w:color="auto"/>
            <w:right w:val="none" w:sz="0" w:space="0" w:color="auto"/>
          </w:divBdr>
        </w:div>
      </w:divsChild>
    </w:div>
    <w:div w:id="1439987422">
      <w:bodyDiv w:val="1"/>
      <w:marLeft w:val="0"/>
      <w:marRight w:val="0"/>
      <w:marTop w:val="0"/>
      <w:marBottom w:val="0"/>
      <w:divBdr>
        <w:top w:val="none" w:sz="0" w:space="0" w:color="auto"/>
        <w:left w:val="none" w:sz="0" w:space="0" w:color="auto"/>
        <w:bottom w:val="none" w:sz="0" w:space="0" w:color="auto"/>
        <w:right w:val="none" w:sz="0" w:space="0" w:color="auto"/>
      </w:divBdr>
    </w:div>
    <w:div w:id="1647930373">
      <w:bodyDiv w:val="1"/>
      <w:marLeft w:val="0"/>
      <w:marRight w:val="0"/>
      <w:marTop w:val="0"/>
      <w:marBottom w:val="0"/>
      <w:divBdr>
        <w:top w:val="none" w:sz="0" w:space="0" w:color="auto"/>
        <w:left w:val="none" w:sz="0" w:space="0" w:color="auto"/>
        <w:bottom w:val="none" w:sz="0" w:space="0" w:color="auto"/>
        <w:right w:val="none" w:sz="0" w:space="0" w:color="auto"/>
      </w:divBdr>
    </w:div>
    <w:div w:id="1666518173">
      <w:bodyDiv w:val="1"/>
      <w:marLeft w:val="0"/>
      <w:marRight w:val="0"/>
      <w:marTop w:val="0"/>
      <w:marBottom w:val="0"/>
      <w:divBdr>
        <w:top w:val="none" w:sz="0" w:space="0" w:color="auto"/>
        <w:left w:val="none" w:sz="0" w:space="0" w:color="auto"/>
        <w:bottom w:val="none" w:sz="0" w:space="0" w:color="auto"/>
        <w:right w:val="none" w:sz="0" w:space="0" w:color="auto"/>
      </w:divBdr>
    </w:div>
    <w:div w:id="1726686202">
      <w:bodyDiv w:val="1"/>
      <w:marLeft w:val="0"/>
      <w:marRight w:val="0"/>
      <w:marTop w:val="0"/>
      <w:marBottom w:val="0"/>
      <w:divBdr>
        <w:top w:val="none" w:sz="0" w:space="0" w:color="auto"/>
        <w:left w:val="none" w:sz="0" w:space="0" w:color="auto"/>
        <w:bottom w:val="none" w:sz="0" w:space="0" w:color="auto"/>
        <w:right w:val="none" w:sz="0" w:space="0" w:color="auto"/>
      </w:divBdr>
    </w:div>
    <w:div w:id="1870290454">
      <w:bodyDiv w:val="1"/>
      <w:marLeft w:val="0"/>
      <w:marRight w:val="0"/>
      <w:marTop w:val="0"/>
      <w:marBottom w:val="0"/>
      <w:divBdr>
        <w:top w:val="none" w:sz="0" w:space="0" w:color="auto"/>
        <w:left w:val="none" w:sz="0" w:space="0" w:color="auto"/>
        <w:bottom w:val="none" w:sz="0" w:space="0" w:color="auto"/>
        <w:right w:val="none" w:sz="0" w:space="0" w:color="auto"/>
      </w:divBdr>
    </w:div>
    <w:div w:id="1977833326">
      <w:bodyDiv w:val="1"/>
      <w:marLeft w:val="0"/>
      <w:marRight w:val="0"/>
      <w:marTop w:val="0"/>
      <w:marBottom w:val="0"/>
      <w:divBdr>
        <w:top w:val="none" w:sz="0" w:space="0" w:color="auto"/>
        <w:left w:val="none" w:sz="0" w:space="0" w:color="auto"/>
        <w:bottom w:val="none" w:sz="0" w:space="0" w:color="auto"/>
        <w:right w:val="none" w:sz="0" w:space="0" w:color="auto"/>
      </w:divBdr>
    </w:div>
    <w:div w:id="2109306154">
      <w:bodyDiv w:val="1"/>
      <w:marLeft w:val="0"/>
      <w:marRight w:val="0"/>
      <w:marTop w:val="0"/>
      <w:marBottom w:val="0"/>
      <w:divBdr>
        <w:top w:val="none" w:sz="0" w:space="0" w:color="auto"/>
        <w:left w:val="none" w:sz="0" w:space="0" w:color="auto"/>
        <w:bottom w:val="none" w:sz="0" w:space="0" w:color="auto"/>
        <w:right w:val="none" w:sz="0" w:space="0" w:color="auto"/>
      </w:divBdr>
    </w:div>
    <w:div w:id="2111467575">
      <w:bodyDiv w:val="1"/>
      <w:marLeft w:val="0"/>
      <w:marRight w:val="0"/>
      <w:marTop w:val="0"/>
      <w:marBottom w:val="0"/>
      <w:divBdr>
        <w:top w:val="none" w:sz="0" w:space="0" w:color="auto"/>
        <w:left w:val="none" w:sz="0" w:space="0" w:color="auto"/>
        <w:bottom w:val="none" w:sz="0" w:space="0" w:color="auto"/>
        <w:right w:val="none" w:sz="0" w:space="0" w:color="auto"/>
      </w:divBdr>
    </w:div>
    <w:div w:id="212869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pc.nih.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isch.comp-genomics.org/hom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D7C70-6C28-47CA-8AF2-1716BEA1D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5</Pages>
  <Words>5726</Words>
  <Characters>3264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iangen Chang (NIH/NCI)</cp:lastModifiedBy>
  <cp:revision>138</cp:revision>
  <dcterms:created xsi:type="dcterms:W3CDTF">2023-07-24T19:10:00Z</dcterms:created>
  <dcterms:modified xsi:type="dcterms:W3CDTF">2023-07-24T20:14:00Z</dcterms:modified>
</cp:coreProperties>
</file>